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770A6B" w14:textId="6C1B8E29" w:rsidR="006305D7" w:rsidRPr="001234A5" w:rsidRDefault="006305D7" w:rsidP="00B1789B">
      <w:pPr>
        <w:pStyle w:val="NormalWeb"/>
        <w:spacing w:before="0" w:beforeAutospacing="0" w:after="0" w:afterAutospacing="0"/>
      </w:pPr>
      <w:r w:rsidRPr="001234A5">
        <w:rPr>
          <w:b/>
          <w:bCs/>
        </w:rPr>
        <w:t>TITLE:</w:t>
      </w:r>
      <w:r w:rsidR="004517B7" w:rsidRPr="001234A5">
        <w:rPr>
          <w:b/>
          <w:bCs/>
        </w:rPr>
        <w:t xml:space="preserve"> </w:t>
      </w:r>
      <w:r w:rsidR="00B72A9F" w:rsidRPr="001234A5">
        <w:rPr>
          <w:b/>
          <w:bCs/>
        </w:rPr>
        <w:t xml:space="preserve">Preparation of Giant Vesicles </w:t>
      </w:r>
      <w:r w:rsidR="0053591C" w:rsidRPr="001234A5">
        <w:rPr>
          <w:b/>
          <w:bCs/>
          <w:lang w:eastAsia="ja-JP"/>
        </w:rPr>
        <w:t>Exhibiting</w:t>
      </w:r>
      <w:r w:rsidR="0053591C" w:rsidRPr="001234A5">
        <w:rPr>
          <w:rFonts w:hint="eastAsia"/>
          <w:b/>
          <w:bCs/>
          <w:lang w:eastAsia="ja-JP"/>
        </w:rPr>
        <w:t xml:space="preserve"> </w:t>
      </w:r>
      <w:r w:rsidR="00663BA9" w:rsidRPr="001234A5">
        <w:rPr>
          <w:b/>
        </w:rPr>
        <w:t>Visible-</w:t>
      </w:r>
      <w:r w:rsidR="00B72A9F" w:rsidRPr="001234A5">
        <w:rPr>
          <w:b/>
          <w:bCs/>
        </w:rPr>
        <w:t>Light-Induced Morphological Changes</w:t>
      </w:r>
    </w:p>
    <w:p w14:paraId="29D77594" w14:textId="77777777" w:rsidR="006305D7" w:rsidRPr="001234A5" w:rsidRDefault="006305D7" w:rsidP="00B1789B">
      <w:pPr>
        <w:rPr>
          <w:b/>
          <w:bCs/>
        </w:rPr>
      </w:pPr>
    </w:p>
    <w:p w14:paraId="49C665EA" w14:textId="77777777" w:rsidR="00AB1ECA" w:rsidRPr="001234A5" w:rsidRDefault="006305D7" w:rsidP="00B1789B">
      <w:pPr>
        <w:rPr>
          <w:b/>
          <w:bCs/>
        </w:rPr>
      </w:pPr>
      <w:r w:rsidRPr="001234A5">
        <w:rPr>
          <w:b/>
          <w:bCs/>
        </w:rPr>
        <w:t>AUTHORS:</w:t>
      </w:r>
      <w:r w:rsidR="004517B7" w:rsidRPr="001234A5">
        <w:rPr>
          <w:b/>
          <w:bCs/>
        </w:rPr>
        <w:t xml:space="preserve"> Masanari Hirahara, Akira Tsukamoto, Hiroki Goto, Shigeru Tada, Masayuki Yagi, and Yasushi Umemura</w:t>
      </w:r>
      <w:r w:rsidRPr="001234A5">
        <w:rPr>
          <w:b/>
          <w:bCs/>
        </w:rPr>
        <w:t xml:space="preserve"> </w:t>
      </w:r>
    </w:p>
    <w:p w14:paraId="5B408FDB" w14:textId="77777777" w:rsidR="00AB1ECA" w:rsidRPr="001234A5" w:rsidRDefault="00AB1ECA" w:rsidP="00B1789B">
      <w:pPr>
        <w:rPr>
          <w:b/>
          <w:bCs/>
        </w:rPr>
      </w:pPr>
    </w:p>
    <w:p w14:paraId="56DBBA32" w14:textId="77777777" w:rsidR="00AB1ECA" w:rsidRPr="001234A5" w:rsidRDefault="00AB1ECA" w:rsidP="00B1789B">
      <w:pPr>
        <w:rPr>
          <w:b/>
          <w:bCs/>
        </w:rPr>
      </w:pPr>
      <w:r w:rsidRPr="001234A5">
        <w:rPr>
          <w:b/>
          <w:bCs/>
        </w:rPr>
        <w:t>Masanari Hirahara,</w:t>
      </w:r>
    </w:p>
    <w:p w14:paraId="4682F0BF" w14:textId="77777777" w:rsidR="00AB1ECA" w:rsidRPr="001234A5" w:rsidRDefault="00AB1ECA" w:rsidP="00B1789B">
      <w:pPr>
        <w:rPr>
          <w:lang w:val="en-GB"/>
        </w:rPr>
      </w:pPr>
      <w:r w:rsidRPr="001234A5">
        <w:rPr>
          <w:lang w:val="en-GB"/>
        </w:rPr>
        <w:t>Department</w:t>
      </w:r>
      <w:r w:rsidRPr="001234A5">
        <w:rPr>
          <w:rFonts w:hint="eastAsia"/>
          <w:lang w:val="en-GB"/>
        </w:rPr>
        <w:t xml:space="preserve"> of Applied Chemistry, School of Applied Science</w:t>
      </w:r>
      <w:r w:rsidRPr="001234A5">
        <w:rPr>
          <w:lang w:val="en-GB"/>
        </w:rPr>
        <w:t xml:space="preserve">, National Defense </w:t>
      </w:r>
      <w:r w:rsidRPr="001234A5">
        <w:rPr>
          <w:rFonts w:hint="eastAsia"/>
          <w:lang w:val="en-GB"/>
        </w:rPr>
        <w:t>Academy of Japan</w:t>
      </w:r>
      <w:r w:rsidRPr="001234A5">
        <w:rPr>
          <w:lang w:val="en-GB"/>
        </w:rPr>
        <w:t xml:space="preserve">, </w:t>
      </w:r>
      <w:r w:rsidRPr="001234A5">
        <w:rPr>
          <w:rFonts w:hint="eastAsia"/>
          <w:lang w:val="en-GB"/>
        </w:rPr>
        <w:t>Hashirimizu 1-10-20, Yokosuka, Kanagawa, 239-8686</w:t>
      </w:r>
      <w:r w:rsidR="000728CB" w:rsidRPr="001234A5">
        <w:t>, Japan</w:t>
      </w:r>
    </w:p>
    <w:p w14:paraId="285AAE66" w14:textId="77777777" w:rsidR="00AB1ECA" w:rsidRPr="001234A5" w:rsidRDefault="00AB1ECA" w:rsidP="00B1789B">
      <w:pPr>
        <w:rPr>
          <w:lang w:val="en-GB"/>
        </w:rPr>
      </w:pPr>
      <w:r w:rsidRPr="001234A5">
        <w:rPr>
          <w:lang w:val="en-GB"/>
        </w:rPr>
        <w:t>E-mail hirahara@nda.ac.jp</w:t>
      </w:r>
    </w:p>
    <w:p w14:paraId="39E13ED2" w14:textId="77777777" w:rsidR="00AB1ECA" w:rsidRPr="001234A5" w:rsidRDefault="00AB1ECA" w:rsidP="00B1789B">
      <w:pPr>
        <w:rPr>
          <w:lang w:val="en-GB"/>
        </w:rPr>
      </w:pPr>
    </w:p>
    <w:p w14:paraId="1133C7DF" w14:textId="77777777" w:rsidR="00AB1ECA" w:rsidRPr="001234A5" w:rsidRDefault="00AB1ECA" w:rsidP="00B1789B">
      <w:pPr>
        <w:rPr>
          <w:lang w:val="en-GB"/>
        </w:rPr>
      </w:pPr>
      <w:r w:rsidRPr="001234A5">
        <w:rPr>
          <w:b/>
          <w:bCs/>
        </w:rPr>
        <w:t>Akira Tsukamoto</w:t>
      </w:r>
    </w:p>
    <w:p w14:paraId="0A8777BA" w14:textId="77777777" w:rsidR="00AB1ECA" w:rsidRPr="001234A5" w:rsidRDefault="00AB1ECA" w:rsidP="00B1789B">
      <w:pPr>
        <w:rPr>
          <w:lang w:val="en-GB"/>
        </w:rPr>
      </w:pPr>
      <w:r w:rsidRPr="001234A5">
        <w:rPr>
          <w:lang w:val="en-GB"/>
        </w:rPr>
        <w:t>Department</w:t>
      </w:r>
      <w:r w:rsidRPr="001234A5">
        <w:rPr>
          <w:rFonts w:hint="eastAsia"/>
          <w:lang w:val="en-GB"/>
        </w:rPr>
        <w:t xml:space="preserve"> of Applied </w:t>
      </w:r>
      <w:r w:rsidRPr="001234A5">
        <w:rPr>
          <w:lang w:val="en-GB"/>
        </w:rPr>
        <w:t>Physics</w:t>
      </w:r>
      <w:r w:rsidRPr="001234A5">
        <w:rPr>
          <w:rFonts w:hint="eastAsia"/>
          <w:lang w:val="en-GB"/>
        </w:rPr>
        <w:t>, School of Applied Science</w:t>
      </w:r>
      <w:r w:rsidRPr="001234A5">
        <w:rPr>
          <w:lang w:val="en-GB"/>
        </w:rPr>
        <w:t>,</w:t>
      </w:r>
      <w:r w:rsidRPr="001234A5">
        <w:rPr>
          <w:rFonts w:hint="eastAsia"/>
          <w:lang w:val="en-GB"/>
        </w:rPr>
        <w:t xml:space="preserve"> </w:t>
      </w:r>
      <w:r w:rsidRPr="001234A5">
        <w:rPr>
          <w:lang w:val="en-GB"/>
        </w:rPr>
        <w:t xml:space="preserve">National Defense </w:t>
      </w:r>
      <w:r w:rsidRPr="001234A5">
        <w:rPr>
          <w:rFonts w:hint="eastAsia"/>
          <w:lang w:val="en-GB"/>
        </w:rPr>
        <w:t>Academy of Japan</w:t>
      </w:r>
      <w:r w:rsidRPr="001234A5">
        <w:rPr>
          <w:lang w:val="en-GB"/>
        </w:rPr>
        <w:t xml:space="preserve">, </w:t>
      </w:r>
      <w:r w:rsidRPr="001234A5">
        <w:rPr>
          <w:rFonts w:hint="eastAsia"/>
          <w:lang w:val="en-GB"/>
        </w:rPr>
        <w:t>Hashirimizu 1-10-20, Yokosuka, Kanagawa, 239-8686</w:t>
      </w:r>
      <w:r w:rsidR="000728CB" w:rsidRPr="001234A5">
        <w:t>, Japan</w:t>
      </w:r>
    </w:p>
    <w:p w14:paraId="0A08D984" w14:textId="77777777" w:rsidR="00AB1ECA" w:rsidRPr="001234A5" w:rsidRDefault="000728CB" w:rsidP="00B1789B">
      <w:pPr>
        <w:rPr>
          <w:lang w:val="en-GB" w:eastAsia="ja-JP"/>
        </w:rPr>
      </w:pPr>
      <w:r w:rsidRPr="001234A5">
        <w:rPr>
          <w:rFonts w:hint="eastAsia"/>
          <w:lang w:val="en-GB" w:eastAsia="ja-JP"/>
        </w:rPr>
        <w:t xml:space="preserve">E-mail </w:t>
      </w:r>
      <w:r w:rsidRPr="001234A5">
        <w:rPr>
          <w:lang w:val="en-GB" w:eastAsia="ja-JP"/>
        </w:rPr>
        <w:t>tsuka@nda.ac.jp</w:t>
      </w:r>
    </w:p>
    <w:p w14:paraId="108D403F" w14:textId="77777777" w:rsidR="000728CB" w:rsidRPr="001234A5" w:rsidRDefault="000728CB" w:rsidP="00B1789B">
      <w:pPr>
        <w:rPr>
          <w:lang w:val="en-GB" w:eastAsia="ja-JP"/>
        </w:rPr>
      </w:pPr>
    </w:p>
    <w:p w14:paraId="15E67992" w14:textId="77777777" w:rsidR="000728CB" w:rsidRPr="001234A5" w:rsidRDefault="000728CB" w:rsidP="00B1789B">
      <w:pPr>
        <w:rPr>
          <w:b/>
          <w:bCs/>
        </w:rPr>
      </w:pPr>
      <w:r w:rsidRPr="001234A5">
        <w:rPr>
          <w:b/>
          <w:bCs/>
        </w:rPr>
        <w:t>Hiroki Goto</w:t>
      </w:r>
    </w:p>
    <w:p w14:paraId="45D290DC" w14:textId="77777777" w:rsidR="000728CB" w:rsidRPr="001234A5" w:rsidRDefault="000728CB" w:rsidP="00B1789B">
      <w:pPr>
        <w:rPr>
          <w:lang w:val="en-GB"/>
        </w:rPr>
      </w:pPr>
      <w:r w:rsidRPr="001234A5">
        <w:rPr>
          <w:lang w:val="en-GB"/>
        </w:rPr>
        <w:t>Department</w:t>
      </w:r>
      <w:r w:rsidRPr="001234A5">
        <w:rPr>
          <w:rFonts w:hint="eastAsia"/>
          <w:lang w:val="en-GB"/>
        </w:rPr>
        <w:t xml:space="preserve"> of Applied Chemistry, School of Applied Science</w:t>
      </w:r>
      <w:r w:rsidRPr="001234A5">
        <w:rPr>
          <w:lang w:val="en-GB"/>
        </w:rPr>
        <w:t xml:space="preserve">, National Defense </w:t>
      </w:r>
      <w:r w:rsidRPr="001234A5">
        <w:rPr>
          <w:rFonts w:hint="eastAsia"/>
          <w:lang w:val="en-GB"/>
        </w:rPr>
        <w:t>Academy of Japan</w:t>
      </w:r>
      <w:r w:rsidRPr="001234A5">
        <w:rPr>
          <w:lang w:val="en-GB"/>
        </w:rPr>
        <w:t xml:space="preserve">, </w:t>
      </w:r>
      <w:r w:rsidRPr="001234A5">
        <w:rPr>
          <w:rFonts w:hint="eastAsia"/>
          <w:lang w:val="en-GB"/>
        </w:rPr>
        <w:t>Hashirimizu 1-10-20, Yokosuka, Kanagawa, 239-8686</w:t>
      </w:r>
      <w:r w:rsidRPr="001234A5">
        <w:t>, Japan</w:t>
      </w:r>
    </w:p>
    <w:p w14:paraId="3A0C11F4" w14:textId="77777777" w:rsidR="000728CB" w:rsidRPr="001234A5" w:rsidRDefault="000728CB" w:rsidP="00B1789B">
      <w:pPr>
        <w:rPr>
          <w:lang w:val="en-GB"/>
        </w:rPr>
      </w:pPr>
      <w:r w:rsidRPr="001234A5">
        <w:rPr>
          <w:lang w:val="en-GB"/>
        </w:rPr>
        <w:t>E-mail hiroki0328@hotomail.co.jp</w:t>
      </w:r>
    </w:p>
    <w:p w14:paraId="7C1982CC" w14:textId="77777777" w:rsidR="000728CB" w:rsidRPr="001234A5" w:rsidRDefault="000728CB" w:rsidP="00B1789B">
      <w:pPr>
        <w:rPr>
          <w:lang w:val="en-GB"/>
        </w:rPr>
      </w:pPr>
    </w:p>
    <w:p w14:paraId="79BBBF0C" w14:textId="77777777" w:rsidR="000728CB" w:rsidRPr="001234A5" w:rsidRDefault="000728CB" w:rsidP="00B1789B">
      <w:pPr>
        <w:rPr>
          <w:b/>
          <w:bCs/>
        </w:rPr>
      </w:pPr>
      <w:r w:rsidRPr="001234A5">
        <w:rPr>
          <w:b/>
          <w:bCs/>
        </w:rPr>
        <w:t>Shigeru Tada</w:t>
      </w:r>
    </w:p>
    <w:p w14:paraId="329D21C7" w14:textId="77777777" w:rsidR="000728CB" w:rsidRPr="001234A5" w:rsidRDefault="000728CB" w:rsidP="00B1789B">
      <w:pPr>
        <w:rPr>
          <w:lang w:val="en-GB"/>
        </w:rPr>
      </w:pPr>
      <w:r w:rsidRPr="001234A5">
        <w:rPr>
          <w:lang w:val="en-GB"/>
        </w:rPr>
        <w:t>Department</w:t>
      </w:r>
      <w:r w:rsidRPr="001234A5">
        <w:rPr>
          <w:rFonts w:hint="eastAsia"/>
          <w:lang w:val="en-GB"/>
        </w:rPr>
        <w:t xml:space="preserve"> of Applied </w:t>
      </w:r>
      <w:r w:rsidRPr="001234A5">
        <w:rPr>
          <w:lang w:val="en-GB"/>
        </w:rPr>
        <w:t>Physics</w:t>
      </w:r>
      <w:r w:rsidRPr="001234A5">
        <w:rPr>
          <w:rFonts w:hint="eastAsia"/>
          <w:lang w:val="en-GB"/>
        </w:rPr>
        <w:t>, School of Applied Science</w:t>
      </w:r>
      <w:r w:rsidRPr="001234A5">
        <w:rPr>
          <w:lang w:val="en-GB"/>
        </w:rPr>
        <w:t>,</w:t>
      </w:r>
      <w:r w:rsidRPr="001234A5">
        <w:rPr>
          <w:rFonts w:hint="eastAsia"/>
          <w:lang w:val="en-GB"/>
        </w:rPr>
        <w:t xml:space="preserve"> </w:t>
      </w:r>
      <w:r w:rsidRPr="001234A5">
        <w:rPr>
          <w:lang w:val="en-GB"/>
        </w:rPr>
        <w:t xml:space="preserve">National Defense </w:t>
      </w:r>
      <w:r w:rsidRPr="001234A5">
        <w:rPr>
          <w:rFonts w:hint="eastAsia"/>
          <w:lang w:val="en-GB"/>
        </w:rPr>
        <w:t>Academy of Japan</w:t>
      </w:r>
      <w:r w:rsidRPr="001234A5">
        <w:rPr>
          <w:lang w:val="en-GB"/>
        </w:rPr>
        <w:t xml:space="preserve">, </w:t>
      </w:r>
      <w:r w:rsidRPr="001234A5">
        <w:rPr>
          <w:rFonts w:hint="eastAsia"/>
          <w:lang w:val="en-GB"/>
        </w:rPr>
        <w:t>Hashirimizu 1-10-20, Yokosuka, Kanagawa, 239-8686</w:t>
      </w:r>
      <w:r w:rsidRPr="001234A5">
        <w:t>, Japan</w:t>
      </w:r>
    </w:p>
    <w:p w14:paraId="512590DB" w14:textId="77777777" w:rsidR="000728CB" w:rsidRPr="001234A5" w:rsidRDefault="000728CB" w:rsidP="00B1789B">
      <w:pPr>
        <w:rPr>
          <w:lang w:val="en-GB" w:eastAsia="ja-JP"/>
        </w:rPr>
      </w:pPr>
      <w:r w:rsidRPr="001234A5">
        <w:rPr>
          <w:rFonts w:hint="eastAsia"/>
          <w:lang w:val="en-GB" w:eastAsia="ja-JP"/>
        </w:rPr>
        <w:t xml:space="preserve">E-mail </w:t>
      </w:r>
      <w:r w:rsidRPr="001234A5">
        <w:rPr>
          <w:lang w:val="en-GB" w:eastAsia="ja-JP"/>
        </w:rPr>
        <w:t>stada@nda.ac.jp</w:t>
      </w:r>
    </w:p>
    <w:p w14:paraId="2932F8ED" w14:textId="77777777" w:rsidR="000728CB" w:rsidRPr="001234A5" w:rsidRDefault="000728CB" w:rsidP="00B1789B">
      <w:pPr>
        <w:rPr>
          <w:lang w:val="en-GB"/>
        </w:rPr>
      </w:pPr>
    </w:p>
    <w:p w14:paraId="23846DFF" w14:textId="77777777" w:rsidR="000728CB" w:rsidRPr="001234A5" w:rsidRDefault="000728CB" w:rsidP="00B1789B">
      <w:pPr>
        <w:rPr>
          <w:lang w:val="en-GB" w:eastAsia="ja-JP"/>
        </w:rPr>
      </w:pPr>
      <w:r w:rsidRPr="001234A5">
        <w:rPr>
          <w:b/>
          <w:bCs/>
        </w:rPr>
        <w:t>Masayuki Yagi</w:t>
      </w:r>
    </w:p>
    <w:p w14:paraId="2A7C9792" w14:textId="77777777" w:rsidR="00AB1ECA" w:rsidRPr="001234A5" w:rsidRDefault="00AB1ECA" w:rsidP="00B1789B">
      <w:r w:rsidRPr="001234A5">
        <w:t>Department of Materials Science and Technology, Faculty of Engineering</w:t>
      </w:r>
      <w:r w:rsidRPr="001234A5">
        <w:rPr>
          <w:rFonts w:hint="eastAsia"/>
        </w:rPr>
        <w:t xml:space="preserve">, </w:t>
      </w:r>
      <w:r w:rsidRPr="001234A5">
        <w:t>Niigata University 8050 Ikarashi-2, Niigata, 950-2181</w:t>
      </w:r>
      <w:r w:rsidR="000728CB" w:rsidRPr="001234A5">
        <w:t xml:space="preserve">, </w:t>
      </w:r>
      <w:r w:rsidRPr="001234A5">
        <w:t>Japan</w:t>
      </w:r>
    </w:p>
    <w:p w14:paraId="08CF7DE8" w14:textId="77777777" w:rsidR="000728CB" w:rsidRPr="001234A5" w:rsidRDefault="000728CB" w:rsidP="00B1789B">
      <w:pPr>
        <w:rPr>
          <w:lang w:val="en-GB"/>
        </w:rPr>
      </w:pPr>
      <w:r w:rsidRPr="001234A5">
        <w:rPr>
          <w:lang w:val="en-GB"/>
        </w:rPr>
        <w:t>E-mail yagi@eng.niigata-u.ac.jp</w:t>
      </w:r>
    </w:p>
    <w:p w14:paraId="1B1DD3CC" w14:textId="77777777" w:rsidR="000728CB" w:rsidRPr="001234A5" w:rsidRDefault="000728CB" w:rsidP="00B1789B">
      <w:pPr>
        <w:rPr>
          <w:lang w:val="en-GB"/>
        </w:rPr>
      </w:pPr>
    </w:p>
    <w:p w14:paraId="6252FA85" w14:textId="77777777" w:rsidR="000728CB" w:rsidRPr="001234A5" w:rsidRDefault="000728CB" w:rsidP="00B1789B">
      <w:pPr>
        <w:rPr>
          <w:lang w:val="en-GB"/>
        </w:rPr>
      </w:pPr>
      <w:r w:rsidRPr="001234A5">
        <w:rPr>
          <w:b/>
          <w:bCs/>
        </w:rPr>
        <w:t>Yasushi Umemura</w:t>
      </w:r>
    </w:p>
    <w:p w14:paraId="2461B01D" w14:textId="77777777" w:rsidR="000728CB" w:rsidRPr="001234A5" w:rsidRDefault="000728CB" w:rsidP="00B1789B">
      <w:pPr>
        <w:rPr>
          <w:lang w:val="en-GB"/>
        </w:rPr>
      </w:pPr>
      <w:r w:rsidRPr="001234A5">
        <w:rPr>
          <w:lang w:val="en-GB"/>
        </w:rPr>
        <w:t>Department</w:t>
      </w:r>
      <w:r w:rsidRPr="001234A5">
        <w:rPr>
          <w:rFonts w:hint="eastAsia"/>
          <w:lang w:val="en-GB"/>
        </w:rPr>
        <w:t xml:space="preserve"> of Applied Chemistry, School of Applied Science</w:t>
      </w:r>
      <w:r w:rsidRPr="001234A5">
        <w:rPr>
          <w:lang w:val="en-GB"/>
        </w:rPr>
        <w:t xml:space="preserve">, National Defense </w:t>
      </w:r>
      <w:r w:rsidRPr="001234A5">
        <w:rPr>
          <w:rFonts w:hint="eastAsia"/>
          <w:lang w:val="en-GB"/>
        </w:rPr>
        <w:t>Academy of Japan</w:t>
      </w:r>
      <w:r w:rsidRPr="001234A5">
        <w:rPr>
          <w:lang w:val="en-GB"/>
        </w:rPr>
        <w:t xml:space="preserve">, </w:t>
      </w:r>
      <w:r w:rsidRPr="001234A5">
        <w:rPr>
          <w:rFonts w:hint="eastAsia"/>
          <w:lang w:val="en-GB"/>
        </w:rPr>
        <w:t>Hashirimizu 1-10-20, Yokosuka, Kanagawa, 239-8686</w:t>
      </w:r>
      <w:r w:rsidRPr="001234A5">
        <w:t>, Japan</w:t>
      </w:r>
    </w:p>
    <w:p w14:paraId="52ADFC4F" w14:textId="77777777" w:rsidR="000728CB" w:rsidRPr="001234A5" w:rsidRDefault="000728CB" w:rsidP="00B1789B">
      <w:pPr>
        <w:rPr>
          <w:lang w:val="en-GB"/>
        </w:rPr>
      </w:pPr>
      <w:r w:rsidRPr="001234A5">
        <w:rPr>
          <w:lang w:val="en-GB"/>
        </w:rPr>
        <w:t>E-mail umemura@nda.ac.jp</w:t>
      </w:r>
    </w:p>
    <w:p w14:paraId="77B5503E" w14:textId="77777777" w:rsidR="00AB1ECA" w:rsidRPr="001234A5" w:rsidRDefault="00AB1ECA" w:rsidP="00B1789B">
      <w:pPr>
        <w:rPr>
          <w:lang w:val="en-GB"/>
        </w:rPr>
      </w:pPr>
    </w:p>
    <w:p w14:paraId="01D449CC" w14:textId="77777777" w:rsidR="006305D7" w:rsidRPr="001234A5" w:rsidRDefault="006305D7" w:rsidP="00B1789B">
      <w:pPr>
        <w:pStyle w:val="NormalWeb"/>
        <w:spacing w:before="0" w:beforeAutospacing="0" w:after="0" w:afterAutospacing="0"/>
      </w:pPr>
      <w:r w:rsidRPr="001234A5">
        <w:rPr>
          <w:b/>
          <w:bCs/>
        </w:rPr>
        <w:t>CORRESPONDING AUTHOR:</w:t>
      </w:r>
      <w:r w:rsidRPr="001234A5">
        <w:t xml:space="preserve"> </w:t>
      </w:r>
      <w:r w:rsidR="000728CB" w:rsidRPr="001234A5">
        <w:t>Masanari Hirahara</w:t>
      </w:r>
    </w:p>
    <w:p w14:paraId="481FC08B" w14:textId="77777777" w:rsidR="006305D7" w:rsidRPr="001234A5" w:rsidRDefault="006305D7" w:rsidP="00B1789B">
      <w:pPr>
        <w:pStyle w:val="NormalWeb"/>
        <w:spacing w:before="0" w:beforeAutospacing="0" w:after="0" w:afterAutospacing="0"/>
        <w:rPr>
          <w:b/>
          <w:bCs/>
        </w:rPr>
      </w:pPr>
    </w:p>
    <w:p w14:paraId="052A7F80" w14:textId="77777777" w:rsidR="006305D7" w:rsidRPr="001234A5" w:rsidRDefault="006305D7" w:rsidP="00B1789B">
      <w:pPr>
        <w:pStyle w:val="NormalWeb"/>
        <w:spacing w:before="0" w:beforeAutospacing="0" w:after="0" w:afterAutospacing="0"/>
      </w:pPr>
      <w:r w:rsidRPr="001234A5">
        <w:rPr>
          <w:b/>
          <w:bCs/>
        </w:rPr>
        <w:t>KEYWORDS:</w:t>
      </w:r>
      <w:r w:rsidRPr="001234A5">
        <w:t xml:space="preserve"> </w:t>
      </w:r>
    </w:p>
    <w:p w14:paraId="4A6A044D" w14:textId="77777777" w:rsidR="006305D7" w:rsidRPr="001234A5" w:rsidRDefault="001A55C5" w:rsidP="00B1789B">
      <w:pPr>
        <w:pStyle w:val="NormalWeb"/>
        <w:spacing w:before="0" w:beforeAutospacing="0" w:after="0" w:afterAutospacing="0"/>
      </w:pPr>
      <w:r w:rsidRPr="001234A5">
        <w:rPr>
          <w:lang w:eastAsia="ja-JP"/>
        </w:rPr>
        <w:t>Chemistry, Light, Coordination complexes, R</w:t>
      </w:r>
      <w:r w:rsidRPr="001234A5">
        <w:rPr>
          <w:rFonts w:hint="eastAsia"/>
          <w:lang w:eastAsia="ja-JP"/>
        </w:rPr>
        <w:t xml:space="preserve">uthenium, </w:t>
      </w:r>
      <w:r w:rsidRPr="001234A5">
        <w:rPr>
          <w:lang w:eastAsia="ja-JP"/>
        </w:rPr>
        <w:t>P</w:t>
      </w:r>
      <w:r w:rsidRPr="001234A5">
        <w:rPr>
          <w:rFonts w:hint="eastAsia"/>
          <w:lang w:eastAsia="ja-JP"/>
        </w:rPr>
        <w:t xml:space="preserve">hotoisomerization, </w:t>
      </w:r>
      <w:r w:rsidRPr="001234A5">
        <w:rPr>
          <w:lang w:eastAsia="ja-JP"/>
        </w:rPr>
        <w:t>V</w:t>
      </w:r>
      <w:r w:rsidRPr="001234A5">
        <w:rPr>
          <w:rFonts w:hint="eastAsia"/>
          <w:lang w:eastAsia="ja-JP"/>
        </w:rPr>
        <w:t>esicle</w:t>
      </w:r>
      <w:r w:rsidRPr="001234A5">
        <w:rPr>
          <w:lang w:eastAsia="ja-JP"/>
        </w:rPr>
        <w:t>s</w:t>
      </w:r>
      <w:r w:rsidRPr="001234A5">
        <w:rPr>
          <w:rFonts w:hint="eastAsia"/>
          <w:lang w:eastAsia="ja-JP"/>
        </w:rPr>
        <w:t xml:space="preserve">, </w:t>
      </w:r>
      <w:r w:rsidRPr="001234A5">
        <w:rPr>
          <w:lang w:eastAsia="ja-JP"/>
        </w:rPr>
        <w:t>M</w:t>
      </w:r>
      <w:r w:rsidRPr="001234A5">
        <w:rPr>
          <w:rFonts w:hint="eastAsia"/>
          <w:lang w:eastAsia="ja-JP"/>
        </w:rPr>
        <w:t xml:space="preserve">orphology, </w:t>
      </w:r>
      <w:r w:rsidRPr="001234A5">
        <w:rPr>
          <w:lang w:eastAsia="ja-JP"/>
        </w:rPr>
        <w:t>Aqua complexes</w:t>
      </w:r>
      <w:r w:rsidRPr="001234A5">
        <w:t xml:space="preserve"> </w:t>
      </w:r>
    </w:p>
    <w:p w14:paraId="6033DDA8" w14:textId="77777777" w:rsidR="006305D7" w:rsidRPr="001234A5" w:rsidRDefault="006305D7" w:rsidP="00B1789B">
      <w:pPr>
        <w:pStyle w:val="NormalWeb"/>
        <w:spacing w:before="0" w:beforeAutospacing="0" w:after="0" w:afterAutospacing="0"/>
      </w:pPr>
    </w:p>
    <w:p w14:paraId="40CB4E26" w14:textId="77777777" w:rsidR="006305D7" w:rsidRPr="001234A5" w:rsidRDefault="006305D7" w:rsidP="00B1789B">
      <w:r w:rsidRPr="001234A5">
        <w:rPr>
          <w:b/>
          <w:bCs/>
        </w:rPr>
        <w:t>SHORT ABSTRACT:</w:t>
      </w:r>
      <w:r w:rsidRPr="001234A5">
        <w:t xml:space="preserve"> </w:t>
      </w:r>
    </w:p>
    <w:p w14:paraId="5281D2A8" w14:textId="513F859C" w:rsidR="006305D7" w:rsidRPr="001234A5" w:rsidRDefault="001232F3" w:rsidP="00B1789B">
      <w:r w:rsidRPr="001234A5">
        <w:t>Th</w:t>
      </w:r>
      <w:r w:rsidR="00C17ACA" w:rsidRPr="001234A5">
        <w:t>e</w:t>
      </w:r>
      <w:r w:rsidRPr="001234A5">
        <w:t xml:space="preserve"> synthesis of ruthenium complex surfactant</w:t>
      </w:r>
      <w:r w:rsidR="00C17ACA" w:rsidRPr="001234A5">
        <w:t>s</w:t>
      </w:r>
      <w:r w:rsidRPr="001234A5">
        <w:t xml:space="preserve"> </w:t>
      </w:r>
      <w:r w:rsidR="00C17ACA" w:rsidRPr="001234A5">
        <w:t>exhibiting</w:t>
      </w:r>
      <w:r w:rsidRPr="001234A5">
        <w:t xml:space="preserve"> photoisomerization in giant vesicles</w:t>
      </w:r>
      <w:r w:rsidR="00C17ACA" w:rsidRPr="001234A5">
        <w:t xml:space="preserve"> is described</w:t>
      </w:r>
      <w:r w:rsidRPr="001234A5">
        <w:t xml:space="preserve">. </w:t>
      </w:r>
      <w:r w:rsidR="00C17ACA" w:rsidRPr="001234A5">
        <w:t>The p</w:t>
      </w:r>
      <w:r w:rsidRPr="001234A5">
        <w:t xml:space="preserve">reparation </w:t>
      </w:r>
      <w:r w:rsidR="00E21E94" w:rsidRPr="001234A5">
        <w:t xml:space="preserve">and </w:t>
      </w:r>
      <w:r w:rsidR="00D64F1F" w:rsidRPr="001234A5">
        <w:t>l</w:t>
      </w:r>
      <w:r w:rsidR="00E21E94" w:rsidRPr="001234A5">
        <w:t xml:space="preserve">ight irradiation </w:t>
      </w:r>
      <w:r w:rsidR="00177977" w:rsidRPr="001234A5">
        <w:t xml:space="preserve">of </w:t>
      </w:r>
      <w:r w:rsidR="00C17ACA" w:rsidRPr="001234A5">
        <w:t xml:space="preserve">the </w:t>
      </w:r>
      <w:r w:rsidR="00177977" w:rsidRPr="001234A5">
        <w:t xml:space="preserve">giant vesicles </w:t>
      </w:r>
      <w:r w:rsidRPr="001234A5">
        <w:t>are also described</w:t>
      </w:r>
      <w:r w:rsidR="00177977" w:rsidRPr="001234A5">
        <w:t xml:space="preserve">. </w:t>
      </w:r>
    </w:p>
    <w:p w14:paraId="597B627A" w14:textId="77777777" w:rsidR="006305D7" w:rsidRPr="001234A5" w:rsidRDefault="006305D7" w:rsidP="00B1789B"/>
    <w:p w14:paraId="6D7DCE4A" w14:textId="77777777" w:rsidR="006305D7" w:rsidRPr="001234A5" w:rsidRDefault="006305D7" w:rsidP="00B1789B">
      <w:pPr>
        <w:rPr>
          <w:i/>
        </w:rPr>
      </w:pPr>
      <w:r w:rsidRPr="001234A5">
        <w:rPr>
          <w:b/>
          <w:bCs/>
        </w:rPr>
        <w:lastRenderedPageBreak/>
        <w:t>LONG ABSTRACT:</w:t>
      </w:r>
      <w:r w:rsidRPr="001234A5">
        <w:t xml:space="preserve"> </w:t>
      </w:r>
    </w:p>
    <w:p w14:paraId="0E5FE346" w14:textId="40538967" w:rsidR="00A701E8" w:rsidRPr="001234A5" w:rsidRDefault="00C17ACA" w:rsidP="009A3C69">
      <w:r w:rsidRPr="001234A5">
        <w:t>W</w:t>
      </w:r>
      <w:r w:rsidR="00F8602C" w:rsidRPr="001234A5">
        <w:t xml:space="preserve">e describe the preparation </w:t>
      </w:r>
      <w:r w:rsidR="009A3C69" w:rsidRPr="001234A5">
        <w:t xml:space="preserve">of </w:t>
      </w:r>
      <w:r w:rsidRPr="001234A5">
        <w:t xml:space="preserve">giant vesicles </w:t>
      </w:r>
      <w:r w:rsidR="00522E5E" w:rsidRPr="001234A5">
        <w:t>that incorporate a photoresponsive ruthenium complex having two alkyl chains.</w:t>
      </w:r>
      <w:r w:rsidR="009A3C69" w:rsidRPr="001234A5">
        <w:t xml:space="preserve"> </w:t>
      </w:r>
      <w:r w:rsidR="00522E5E" w:rsidRPr="001234A5">
        <w:t>The vesicles exhibit</w:t>
      </w:r>
      <w:r w:rsidR="00415150">
        <w:rPr>
          <w:rFonts w:hint="eastAsia"/>
          <w:lang w:eastAsia="ja-JP"/>
        </w:rPr>
        <w:t>ed</w:t>
      </w:r>
      <w:r w:rsidR="00522E5E" w:rsidRPr="001234A5">
        <w:t xml:space="preserve"> morphological changes when exposed to visible light.</w:t>
      </w:r>
      <w:r w:rsidR="009A3C69" w:rsidRPr="001234A5">
        <w:t xml:space="preserve"> </w:t>
      </w:r>
      <w:r w:rsidR="00F8602C" w:rsidRPr="001234A5">
        <w:t>The ruthenium complex</w:t>
      </w:r>
      <w:r w:rsidR="009A3C69" w:rsidRPr="001234A5">
        <w:t xml:space="preserve"> </w:t>
      </w:r>
      <w:r w:rsidR="009A3C69" w:rsidRPr="001234A5">
        <w:rPr>
          <w:i/>
        </w:rPr>
        <w:t>proximal-</w:t>
      </w:r>
      <w:r w:rsidR="009A3C69" w:rsidRPr="001234A5">
        <w:t>[Ru(</w:t>
      </w:r>
      <w:r w:rsidR="009A3C69" w:rsidRPr="001234A5">
        <w:rPr>
          <w:b/>
        </w:rPr>
        <w:t>L1</w:t>
      </w:r>
      <w:r w:rsidR="009A3C69" w:rsidRPr="001234A5">
        <w:t>)(</w:t>
      </w:r>
      <w:r w:rsidR="009A3C69" w:rsidRPr="001234A5">
        <w:rPr>
          <w:b/>
        </w:rPr>
        <w:t>L2</w:t>
      </w:r>
      <w:r w:rsidR="009A3C69" w:rsidRPr="001234A5">
        <w:t>)OH</w:t>
      </w:r>
      <w:r w:rsidR="009A3C69" w:rsidRPr="001234A5">
        <w:rPr>
          <w:vertAlign w:val="subscript"/>
        </w:rPr>
        <w:t>2</w:t>
      </w:r>
      <w:r w:rsidR="009A3C69" w:rsidRPr="001234A5">
        <w:t>](NO</w:t>
      </w:r>
      <w:r w:rsidR="009A3C69" w:rsidRPr="001234A5">
        <w:rPr>
          <w:vertAlign w:val="subscript"/>
        </w:rPr>
        <w:t>3</w:t>
      </w:r>
      <w:r w:rsidR="009A3C69" w:rsidRPr="001234A5">
        <w:t>)</w:t>
      </w:r>
      <w:r w:rsidR="009A3C69" w:rsidRPr="00A01C8B">
        <w:rPr>
          <w:vertAlign w:val="subscript"/>
        </w:rPr>
        <w:t>2</w:t>
      </w:r>
      <w:r w:rsidR="0053431B" w:rsidRPr="001234A5">
        <w:t xml:space="preserve">, </w:t>
      </w:r>
      <w:r w:rsidR="00B350E3" w:rsidRPr="001234A5">
        <w:rPr>
          <w:i/>
        </w:rPr>
        <w:t>proximal</w:t>
      </w:r>
      <w:r w:rsidR="00B350E3" w:rsidRPr="001234A5">
        <w:t>-</w:t>
      </w:r>
      <w:r w:rsidR="007D567F" w:rsidRPr="001234A5">
        <w:rPr>
          <w:rFonts w:hint="eastAsia"/>
          <w:b/>
          <w:lang w:eastAsia="ja-JP"/>
        </w:rPr>
        <w:t>2</w:t>
      </w:r>
      <w:r w:rsidR="00F8602C" w:rsidRPr="001234A5">
        <w:t xml:space="preserve"> </w:t>
      </w:r>
      <w:r w:rsidR="0053431B" w:rsidRPr="001234A5">
        <w:t>(</w:t>
      </w:r>
      <w:r w:rsidR="0053431B" w:rsidRPr="001234A5">
        <w:rPr>
          <w:b/>
        </w:rPr>
        <w:t>L1</w:t>
      </w:r>
      <w:r w:rsidR="0053431B" w:rsidRPr="001234A5">
        <w:t xml:space="preserve"> is 4’-decyloxy-</w:t>
      </w:r>
      <w:r w:rsidR="005F5C07">
        <w:t>2,2’;6’,2”-</w:t>
      </w:r>
      <w:r w:rsidR="0053431B" w:rsidRPr="001234A5">
        <w:t xml:space="preserve">terpyridine, </w:t>
      </w:r>
      <w:r w:rsidR="0053431B" w:rsidRPr="001234A5">
        <w:rPr>
          <w:b/>
        </w:rPr>
        <w:t>L2</w:t>
      </w:r>
      <w:r w:rsidR="0053431B" w:rsidRPr="001234A5">
        <w:t xml:space="preserve"> is 2-(2’-(6’-decyloxy)-pyridyl)quinoline) </w:t>
      </w:r>
      <w:r w:rsidR="00F8602C" w:rsidRPr="001234A5">
        <w:t>w</w:t>
      </w:r>
      <w:r w:rsidR="0053431B" w:rsidRPr="001234A5">
        <w:t>as</w:t>
      </w:r>
      <w:r w:rsidR="00F8602C" w:rsidRPr="001234A5">
        <w:t xml:space="preserve"> prepared by </w:t>
      </w:r>
      <w:r w:rsidR="00415150">
        <w:t xml:space="preserve">a </w:t>
      </w:r>
      <w:r w:rsidR="00F8602C" w:rsidRPr="001234A5">
        <w:t>thermal reaction of Ru(</w:t>
      </w:r>
      <w:r w:rsidR="00F8602C" w:rsidRPr="001234A5">
        <w:rPr>
          <w:b/>
        </w:rPr>
        <w:t>L1</w:t>
      </w:r>
      <w:r w:rsidR="00F8602C" w:rsidRPr="001234A5">
        <w:t>)Cl</w:t>
      </w:r>
      <w:r w:rsidR="00F8602C" w:rsidRPr="001234A5">
        <w:rPr>
          <w:vertAlign w:val="subscript"/>
        </w:rPr>
        <w:t>3</w:t>
      </w:r>
      <w:r w:rsidR="00F8602C" w:rsidRPr="001234A5">
        <w:t xml:space="preserve"> and </w:t>
      </w:r>
      <w:r w:rsidR="00F8602C" w:rsidRPr="001234A5">
        <w:rPr>
          <w:b/>
        </w:rPr>
        <w:t>L2</w:t>
      </w:r>
      <w:r w:rsidR="00522E5E" w:rsidRPr="001234A5">
        <w:t>, followed</w:t>
      </w:r>
      <w:r w:rsidR="00E21E94" w:rsidRPr="001234A5">
        <w:t xml:space="preserve"> by </w:t>
      </w:r>
      <w:r w:rsidR="00C33F81" w:rsidRPr="001234A5">
        <w:t>removal of a</w:t>
      </w:r>
      <w:r w:rsidR="00B350E3" w:rsidRPr="001234A5">
        <w:t xml:space="preserve"> chloride ligand</w:t>
      </w:r>
      <w:r w:rsidR="00F8602C" w:rsidRPr="001234A5">
        <w:t xml:space="preserve">. </w:t>
      </w:r>
      <w:r w:rsidR="00B350E3" w:rsidRPr="001234A5">
        <w:t>In an aqueous solution and vesicle dispersion</w:t>
      </w:r>
      <w:r w:rsidR="005F5C07">
        <w:t>s</w:t>
      </w:r>
      <w:r w:rsidR="00B350E3" w:rsidRPr="001234A5">
        <w:t xml:space="preserve">, </w:t>
      </w:r>
      <w:r w:rsidR="00B350E3" w:rsidRPr="001234A5">
        <w:rPr>
          <w:i/>
        </w:rPr>
        <w:t>proximal</w:t>
      </w:r>
      <w:r w:rsidR="00B350E3" w:rsidRPr="001234A5">
        <w:t>-</w:t>
      </w:r>
      <w:r w:rsidR="007D567F" w:rsidRPr="001234A5">
        <w:rPr>
          <w:b/>
        </w:rPr>
        <w:t>2</w:t>
      </w:r>
      <w:r w:rsidR="00F8602C" w:rsidRPr="001234A5">
        <w:t xml:space="preserve"> </w:t>
      </w:r>
      <w:r w:rsidR="00522E5E" w:rsidRPr="001234A5">
        <w:t xml:space="preserve">was reversibly photoisomerized </w:t>
      </w:r>
      <w:r w:rsidR="005F5C07">
        <w:t>to the</w:t>
      </w:r>
      <w:r w:rsidR="006C1221" w:rsidRPr="001234A5">
        <w:t xml:space="preserve"> </w:t>
      </w:r>
      <w:r w:rsidR="00F8602C" w:rsidRPr="001234A5">
        <w:t xml:space="preserve">distal isomer. </w:t>
      </w:r>
      <w:r w:rsidR="001232F3" w:rsidRPr="001234A5">
        <w:t>G</w:t>
      </w:r>
      <w:r w:rsidR="00F8602C" w:rsidRPr="001234A5">
        <w:t xml:space="preserve">iant vesicles containing </w:t>
      </w:r>
      <w:r w:rsidR="00B350E3" w:rsidRPr="001234A5">
        <w:rPr>
          <w:i/>
        </w:rPr>
        <w:t>proximal</w:t>
      </w:r>
      <w:r w:rsidR="00F8602C" w:rsidRPr="001234A5">
        <w:t>-</w:t>
      </w:r>
      <w:r w:rsidR="007D567F" w:rsidRPr="001234A5">
        <w:rPr>
          <w:b/>
        </w:rPr>
        <w:t>2</w:t>
      </w:r>
      <w:r w:rsidR="00F8602C" w:rsidRPr="001234A5">
        <w:t xml:space="preserve"> were prepared by hydration of </w:t>
      </w:r>
      <w:r w:rsidR="00522E5E" w:rsidRPr="001234A5">
        <w:t xml:space="preserve">phospholipid </w:t>
      </w:r>
      <w:r w:rsidR="00F8602C" w:rsidRPr="001234A5">
        <w:t xml:space="preserve">films </w:t>
      </w:r>
      <w:r w:rsidR="00522E5E" w:rsidRPr="001234A5">
        <w:t>containing</w:t>
      </w:r>
      <w:r w:rsidR="00F8602C" w:rsidRPr="001234A5">
        <w:t xml:space="preserve"> </w:t>
      </w:r>
      <w:r w:rsidR="004F17B8" w:rsidRPr="001234A5">
        <w:rPr>
          <w:i/>
        </w:rPr>
        <w:t>proximal</w:t>
      </w:r>
      <w:r w:rsidR="004F17B8" w:rsidRPr="001234A5">
        <w:t>-</w:t>
      </w:r>
      <w:r w:rsidR="004F17B8" w:rsidRPr="001234A5">
        <w:rPr>
          <w:rFonts w:hint="eastAsia"/>
          <w:b/>
          <w:lang w:eastAsia="ja-JP"/>
        </w:rPr>
        <w:t>2</w:t>
      </w:r>
      <w:r w:rsidR="00F8602C" w:rsidRPr="001234A5">
        <w:t xml:space="preserve"> in </w:t>
      </w:r>
      <w:r w:rsidR="00B350E3" w:rsidRPr="001234A5">
        <w:t xml:space="preserve">the </w:t>
      </w:r>
      <w:r w:rsidR="00F8602C" w:rsidRPr="001234A5">
        <w:t>dark</w:t>
      </w:r>
      <w:r w:rsidR="00012D02" w:rsidRPr="001234A5">
        <w:rPr>
          <w:lang w:eastAsia="ja-JP"/>
        </w:rPr>
        <w:t xml:space="preserve"> at </w:t>
      </w:r>
      <w:r w:rsidR="00012D02" w:rsidRPr="001234A5">
        <w:t>80 °C</w:t>
      </w:r>
      <w:r w:rsidR="00F8602C" w:rsidRPr="001234A5">
        <w:t xml:space="preserve">. </w:t>
      </w:r>
      <w:r w:rsidR="00522E5E" w:rsidRPr="001234A5">
        <w:t>G</w:t>
      </w:r>
      <w:r w:rsidR="00464DD2" w:rsidRPr="001234A5">
        <w:t xml:space="preserve">iant vesicles </w:t>
      </w:r>
      <w:r w:rsidR="00C40927" w:rsidRPr="001234A5">
        <w:t>we</w:t>
      </w:r>
      <w:r w:rsidR="00464DD2" w:rsidRPr="001234A5">
        <w:t xml:space="preserve">re frequently </w:t>
      </w:r>
      <w:r w:rsidR="005F5C07" w:rsidRPr="001234A5">
        <w:t>fo</w:t>
      </w:r>
      <w:r w:rsidR="005F5C07">
        <w:t>und in the dispersions prepared</w:t>
      </w:r>
      <w:r w:rsidR="005F5C07" w:rsidRPr="001234A5">
        <w:t xml:space="preserve"> </w:t>
      </w:r>
      <w:r w:rsidR="00522E5E" w:rsidRPr="001234A5">
        <w:t xml:space="preserve">from </w:t>
      </w:r>
      <w:r w:rsidR="00F8602C" w:rsidRPr="001234A5">
        <w:t>DOPC</w:t>
      </w:r>
      <w:r w:rsidR="00464DD2" w:rsidRPr="001234A5">
        <w:t>/</w:t>
      </w:r>
      <w:r w:rsidR="00464DD2" w:rsidRPr="001234A5">
        <w:rPr>
          <w:i/>
        </w:rPr>
        <w:t>proximal</w:t>
      </w:r>
      <w:r w:rsidR="00464DD2" w:rsidRPr="001234A5">
        <w:t>-</w:t>
      </w:r>
      <w:r w:rsidR="00464DD2" w:rsidRPr="001234A5">
        <w:rPr>
          <w:b/>
        </w:rPr>
        <w:t>2</w:t>
      </w:r>
      <w:r w:rsidR="00522E5E" w:rsidRPr="001234A5">
        <w:t xml:space="preserve"> </w:t>
      </w:r>
      <w:r w:rsidR="00464DD2" w:rsidRPr="001234A5">
        <w:t xml:space="preserve">rather than </w:t>
      </w:r>
      <w:r w:rsidR="00522E5E" w:rsidRPr="001234A5">
        <w:rPr>
          <w:lang w:eastAsia="ja-JP"/>
        </w:rPr>
        <w:t>from</w:t>
      </w:r>
      <w:r w:rsidR="00D64F1F" w:rsidRPr="001234A5">
        <w:rPr>
          <w:rFonts w:hint="eastAsia"/>
          <w:lang w:eastAsia="ja-JP"/>
        </w:rPr>
        <w:t xml:space="preserve"> </w:t>
      </w:r>
      <w:r w:rsidR="00464DD2" w:rsidRPr="001234A5">
        <w:t>DPPC/</w:t>
      </w:r>
      <w:r w:rsidR="00464DD2" w:rsidRPr="001234A5">
        <w:rPr>
          <w:i/>
        </w:rPr>
        <w:t>proximal</w:t>
      </w:r>
      <w:r w:rsidR="00464DD2" w:rsidRPr="001234A5">
        <w:t>-</w:t>
      </w:r>
      <w:r w:rsidR="00464DD2" w:rsidRPr="001234A5">
        <w:rPr>
          <w:b/>
        </w:rPr>
        <w:t>2</w:t>
      </w:r>
      <w:r w:rsidR="006C1221" w:rsidRPr="001234A5">
        <w:t xml:space="preserve"> (</w:t>
      </w:r>
      <w:r w:rsidR="00012D02" w:rsidRPr="001234A5">
        <w:t>DOPC is 1,2-dioleoyl-</w:t>
      </w:r>
      <w:r w:rsidR="00012D02" w:rsidRPr="001234A5">
        <w:rPr>
          <w:i/>
        </w:rPr>
        <w:t>sn</w:t>
      </w:r>
      <w:r w:rsidR="00012D02" w:rsidRPr="001234A5">
        <w:t xml:space="preserve">-glycero-3-phosphocholine, </w:t>
      </w:r>
      <w:r w:rsidR="006C1221" w:rsidRPr="001234A5">
        <w:t xml:space="preserve">DPPC </w:t>
      </w:r>
      <w:r w:rsidR="00012D02" w:rsidRPr="001234A5">
        <w:t>is</w:t>
      </w:r>
      <w:r w:rsidR="006C1221" w:rsidRPr="001234A5">
        <w:t xml:space="preserve"> 1,2-dipalmitoyl -</w:t>
      </w:r>
      <w:r w:rsidR="006C1221" w:rsidRPr="001234A5">
        <w:rPr>
          <w:i/>
        </w:rPr>
        <w:t>sn</w:t>
      </w:r>
      <w:r w:rsidR="006C1221" w:rsidRPr="001234A5">
        <w:t>-glycero-3-phosphocholine)</w:t>
      </w:r>
      <w:r w:rsidR="00F8602C" w:rsidRPr="001234A5">
        <w:t xml:space="preserve">. The ratio of </w:t>
      </w:r>
      <w:r w:rsidR="00B350E3" w:rsidRPr="001234A5">
        <w:rPr>
          <w:i/>
        </w:rPr>
        <w:t>proximal</w:t>
      </w:r>
      <w:r w:rsidR="00B350E3" w:rsidRPr="001234A5">
        <w:t>-</w:t>
      </w:r>
      <w:r w:rsidR="007D567F" w:rsidRPr="001234A5">
        <w:rPr>
          <w:b/>
        </w:rPr>
        <w:t>2</w:t>
      </w:r>
      <w:r w:rsidR="00F8602C" w:rsidRPr="001234A5">
        <w:t xml:space="preserve"> and DOPC </w:t>
      </w:r>
      <w:r w:rsidR="00463D15" w:rsidRPr="001234A5">
        <w:t xml:space="preserve">in the vesicle preparation was </w:t>
      </w:r>
      <w:r w:rsidR="005346A1" w:rsidRPr="001234A5">
        <w:t>varied</w:t>
      </w:r>
      <w:r w:rsidR="00F8602C" w:rsidRPr="001234A5">
        <w:t xml:space="preserve"> from 5:100 to 20:100. </w:t>
      </w:r>
      <w:r w:rsidR="005346A1" w:rsidRPr="001234A5">
        <w:t xml:space="preserve">The </w:t>
      </w:r>
      <w:r w:rsidR="007965A2" w:rsidRPr="001234A5">
        <w:t>light</w:t>
      </w:r>
      <w:r w:rsidR="005346A1" w:rsidRPr="001234A5">
        <w:t>-</w:t>
      </w:r>
      <w:r w:rsidR="007965A2" w:rsidRPr="001234A5">
        <w:t>induced morphological changes were observed for</w:t>
      </w:r>
      <w:r w:rsidR="007965A2" w:rsidRPr="001234A5">
        <w:rPr>
          <w:i/>
        </w:rPr>
        <w:t xml:space="preserve"> proximal</w:t>
      </w:r>
      <w:r w:rsidR="007965A2" w:rsidRPr="001234A5">
        <w:t>-</w:t>
      </w:r>
      <w:r w:rsidR="007965A2" w:rsidRPr="001234A5">
        <w:rPr>
          <w:b/>
        </w:rPr>
        <w:t>2</w:t>
      </w:r>
      <w:r w:rsidR="007965A2" w:rsidRPr="001234A5">
        <w:t>/DOPC in the presence of Na</w:t>
      </w:r>
      <w:r w:rsidR="007965A2" w:rsidRPr="001234A5">
        <w:rPr>
          <w:vertAlign w:val="subscript"/>
        </w:rPr>
        <w:t>2</w:t>
      </w:r>
      <w:r w:rsidR="007965A2" w:rsidRPr="001234A5">
        <w:t>SO</w:t>
      </w:r>
      <w:r w:rsidR="007965A2" w:rsidRPr="001234A5">
        <w:rPr>
          <w:vertAlign w:val="subscript"/>
        </w:rPr>
        <w:t>4</w:t>
      </w:r>
      <w:r w:rsidR="007965A2" w:rsidRPr="001234A5">
        <w:t xml:space="preserve">. </w:t>
      </w:r>
      <w:r w:rsidR="00F8602C" w:rsidRPr="001234A5">
        <w:t xml:space="preserve">However, </w:t>
      </w:r>
      <w:r w:rsidR="005346A1" w:rsidRPr="001234A5">
        <w:t>they</w:t>
      </w:r>
      <w:r w:rsidR="00F8602C" w:rsidRPr="001234A5">
        <w:t xml:space="preserve"> </w:t>
      </w:r>
      <w:r w:rsidR="001232F3" w:rsidRPr="001234A5">
        <w:t>were</w:t>
      </w:r>
      <w:r w:rsidR="00F8602C" w:rsidRPr="001234A5">
        <w:t xml:space="preserve"> highly suppressed in </w:t>
      </w:r>
      <w:r w:rsidR="00C40927" w:rsidRPr="001234A5">
        <w:t>the presence of NaOH</w:t>
      </w:r>
      <w:r w:rsidR="00F8602C" w:rsidRPr="001234A5">
        <w:t xml:space="preserve">. </w:t>
      </w:r>
      <w:r w:rsidR="00415150">
        <w:t xml:space="preserve">Incubation of light-exposed vesicles at 45 °C in the dark induced reverse morphological changes. </w:t>
      </w:r>
      <w:r w:rsidR="005346A1" w:rsidRPr="001234A5">
        <w:t>Morphological changes were observed under fluorescence microscopy using 635</w:t>
      </w:r>
      <w:r w:rsidR="00DD2F1D">
        <w:t xml:space="preserve"> </w:t>
      </w:r>
      <w:r w:rsidR="005346A1" w:rsidRPr="001234A5">
        <w:t>nm (red) light. Rhodamine-DOPC [rhodamine-DOPC: 1,2-dioleoyl-sn-glycero-3-phos-phoethanolamine-N-(lissamine rhodamine B sulfonyl)] was used to fluorescently label the vesicles.</w:t>
      </w:r>
    </w:p>
    <w:p w14:paraId="0F9EA79C" w14:textId="77777777" w:rsidR="006305D7" w:rsidRPr="001234A5" w:rsidRDefault="00A701E8" w:rsidP="00B1789B">
      <w:r w:rsidRPr="001234A5">
        <w:t xml:space="preserve"> </w:t>
      </w:r>
    </w:p>
    <w:p w14:paraId="5490C178" w14:textId="77777777" w:rsidR="006305D7" w:rsidRPr="001234A5" w:rsidRDefault="006305D7" w:rsidP="00B1789B">
      <w:pPr>
        <w:rPr>
          <w:i/>
        </w:rPr>
      </w:pPr>
      <w:r w:rsidRPr="001234A5">
        <w:rPr>
          <w:b/>
        </w:rPr>
        <w:t>INTRODUCTION</w:t>
      </w:r>
      <w:r w:rsidRPr="001234A5">
        <w:rPr>
          <w:b/>
          <w:bCs/>
        </w:rPr>
        <w:t>:</w:t>
      </w:r>
      <w:r w:rsidRPr="001234A5">
        <w:t xml:space="preserve"> </w:t>
      </w:r>
    </w:p>
    <w:p w14:paraId="505B0277" w14:textId="2170F1B1" w:rsidR="00F67C22" w:rsidRDefault="006A7725" w:rsidP="00B1789B">
      <w:pPr>
        <w:autoSpaceDE/>
        <w:autoSpaceDN/>
        <w:rPr>
          <w:lang w:eastAsia="ja-JP"/>
        </w:rPr>
      </w:pPr>
      <w:r w:rsidRPr="001234A5">
        <w:rPr>
          <w:lang w:eastAsia="ja-JP"/>
        </w:rPr>
        <w:t xml:space="preserve">Controlling </w:t>
      </w:r>
      <w:r w:rsidR="001B46CB" w:rsidRPr="001234A5">
        <w:rPr>
          <w:lang w:eastAsia="ja-JP"/>
        </w:rPr>
        <w:t xml:space="preserve">the </w:t>
      </w:r>
      <w:r w:rsidRPr="001234A5">
        <w:rPr>
          <w:lang w:eastAsia="ja-JP"/>
        </w:rPr>
        <w:t>morphologies</w:t>
      </w:r>
      <w:r w:rsidR="00DA4950" w:rsidRPr="001234A5">
        <w:rPr>
          <w:rFonts w:hint="eastAsia"/>
          <w:lang w:eastAsia="ja-JP"/>
        </w:rPr>
        <w:t xml:space="preserve"> and shapes </w:t>
      </w:r>
      <w:r w:rsidRPr="001234A5">
        <w:rPr>
          <w:lang w:eastAsia="ja-JP"/>
        </w:rPr>
        <w:t xml:space="preserve">of </w:t>
      </w:r>
      <w:r w:rsidR="001B46CB" w:rsidRPr="001234A5">
        <w:rPr>
          <w:rFonts w:hint="eastAsia"/>
          <w:lang w:eastAsia="ja-JP"/>
        </w:rPr>
        <w:t>macro- and meso</w:t>
      </w:r>
      <w:r w:rsidR="001B46CB" w:rsidRPr="001234A5">
        <w:rPr>
          <w:lang w:eastAsia="ja-JP"/>
        </w:rPr>
        <w:t>-</w:t>
      </w:r>
      <w:r w:rsidR="001B46CB" w:rsidRPr="001234A5">
        <w:rPr>
          <w:rFonts w:hint="eastAsia"/>
          <w:lang w:eastAsia="ja-JP"/>
        </w:rPr>
        <w:t>scale</w:t>
      </w:r>
      <w:r w:rsidR="001B46CB" w:rsidRPr="001234A5">
        <w:rPr>
          <w:lang w:eastAsia="ja-JP"/>
        </w:rPr>
        <w:t xml:space="preserve"> </w:t>
      </w:r>
      <w:r w:rsidRPr="001234A5">
        <w:rPr>
          <w:lang w:eastAsia="ja-JP"/>
        </w:rPr>
        <w:t xml:space="preserve">molecular assemblies </w:t>
      </w:r>
      <w:r w:rsidR="00B9070D" w:rsidRPr="001234A5">
        <w:rPr>
          <w:rFonts w:hint="eastAsia"/>
          <w:lang w:eastAsia="ja-JP"/>
        </w:rPr>
        <w:t>by external stimuli ha</w:t>
      </w:r>
      <w:r w:rsidR="00F72401" w:rsidRPr="001234A5">
        <w:rPr>
          <w:lang w:eastAsia="ja-JP"/>
        </w:rPr>
        <w:t>s</w:t>
      </w:r>
      <w:r w:rsidR="00B9070D" w:rsidRPr="001234A5">
        <w:rPr>
          <w:lang w:eastAsia="ja-JP"/>
        </w:rPr>
        <w:t xml:space="preserve"> attracted considerable attention</w:t>
      </w:r>
      <w:r w:rsidR="00DA4950" w:rsidRPr="001234A5">
        <w:rPr>
          <w:rFonts w:hint="eastAsia"/>
          <w:lang w:eastAsia="ja-JP"/>
        </w:rPr>
        <w:t>.</w:t>
      </w:r>
      <w:r w:rsidR="00E70B48" w:rsidRPr="001234A5">
        <w:rPr>
          <w:lang w:eastAsia="ja-JP"/>
        </w:rPr>
        <w:fldChar w:fldCharType="begin">
          <w:fldData xml:space="preserve">PEVuZE5vdGU+PENpdGU+PEF1dGhvcj5OYXRhbnNvaG48L0F1dGhvcj48WWVhcj4yMDAyPC9ZZWFy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</w:fldData>
        </w:fldChar>
      </w:r>
      <w:r w:rsidR="00C703B6" w:rsidRPr="001234A5">
        <w:rPr>
          <w:lang w:eastAsia="ja-JP"/>
        </w:rPr>
        <w:instrText xml:space="preserve"> ADDIN EN.CITE </w:instrText>
      </w:r>
      <w:r w:rsidR="00E70B48" w:rsidRPr="001234A5">
        <w:rPr>
          <w:lang w:eastAsia="ja-JP"/>
        </w:rPr>
        <w:fldChar w:fldCharType="begin">
          <w:fldData xml:space="preserve">PEVuZE5vdGU+PENpdGU+PEF1dGhvcj5OYXRhbnNvaG48L0F1dGhvcj48WWVhcj4yMDAyPC9ZZWFy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</w:fldData>
        </w:fldChar>
      </w:r>
      <w:r w:rsidR="00C703B6" w:rsidRPr="001234A5">
        <w:rPr>
          <w:lang w:eastAsia="ja-JP"/>
        </w:rPr>
        <w:instrText xml:space="preserve"> ADDIN EN.CITE.DATA </w:instrText>
      </w:r>
      <w:r w:rsidR="00E70B48" w:rsidRPr="001234A5">
        <w:rPr>
          <w:lang w:eastAsia="ja-JP"/>
        </w:rPr>
      </w:r>
      <w:r w:rsidR="00E70B48" w:rsidRPr="001234A5">
        <w:rPr>
          <w:lang w:eastAsia="ja-JP"/>
        </w:rPr>
        <w:fldChar w:fldCharType="end"/>
      </w:r>
      <w:r w:rsidR="00E70B48" w:rsidRPr="001234A5">
        <w:rPr>
          <w:lang w:eastAsia="ja-JP"/>
        </w:rPr>
      </w:r>
      <w:r w:rsidR="00E70B48" w:rsidRPr="001234A5">
        <w:rPr>
          <w:lang w:eastAsia="ja-JP"/>
        </w:rPr>
        <w:fldChar w:fldCharType="separate"/>
      </w:r>
      <w:r w:rsidR="00C703B6" w:rsidRPr="001234A5">
        <w:rPr>
          <w:noProof/>
          <w:vertAlign w:val="superscript"/>
          <w:lang w:eastAsia="ja-JP"/>
        </w:rPr>
        <w:t>1,2</w:t>
      </w:r>
      <w:r w:rsidR="00E70B48" w:rsidRPr="001234A5">
        <w:rPr>
          <w:lang w:eastAsia="ja-JP"/>
        </w:rPr>
        <w:fldChar w:fldCharType="end"/>
      </w:r>
      <w:r w:rsidR="00DA4950" w:rsidRPr="001234A5">
        <w:rPr>
          <w:rFonts w:hint="eastAsia"/>
          <w:lang w:eastAsia="ja-JP"/>
        </w:rPr>
        <w:t xml:space="preserve"> </w:t>
      </w:r>
      <w:r w:rsidR="001B46CB" w:rsidRPr="001234A5">
        <w:rPr>
          <w:lang w:eastAsia="ja-JP"/>
        </w:rPr>
        <w:t>In particular</w:t>
      </w:r>
      <w:r w:rsidR="00DA4950" w:rsidRPr="001234A5">
        <w:rPr>
          <w:rFonts w:hint="eastAsia"/>
          <w:lang w:eastAsia="ja-JP"/>
        </w:rPr>
        <w:t xml:space="preserve">, </w:t>
      </w:r>
      <w:r w:rsidR="001B46CB" w:rsidRPr="001234A5">
        <w:rPr>
          <w:lang w:eastAsia="ja-JP"/>
        </w:rPr>
        <w:t>the control of</w:t>
      </w:r>
      <w:r w:rsidR="00DA4950" w:rsidRPr="001234A5">
        <w:rPr>
          <w:rFonts w:hint="eastAsia"/>
          <w:lang w:eastAsia="ja-JP"/>
        </w:rPr>
        <w:t xml:space="preserve"> </w:t>
      </w:r>
      <w:r w:rsidR="00090A39" w:rsidRPr="001234A5">
        <w:rPr>
          <w:rFonts w:hint="eastAsia"/>
          <w:lang w:eastAsia="ja-JP"/>
        </w:rPr>
        <w:t>vesicle morpholog</w:t>
      </w:r>
      <w:r w:rsidR="00FC0261" w:rsidRPr="001234A5">
        <w:rPr>
          <w:lang w:eastAsia="ja-JP"/>
        </w:rPr>
        <w:t>ies</w:t>
      </w:r>
      <w:r w:rsidR="00DA4950" w:rsidRPr="001234A5">
        <w:rPr>
          <w:rFonts w:hint="eastAsia"/>
          <w:lang w:eastAsia="ja-JP"/>
        </w:rPr>
        <w:t xml:space="preserve"> by remote stimuli such as light </w:t>
      </w:r>
      <w:r w:rsidR="001B46CB" w:rsidRPr="001234A5">
        <w:rPr>
          <w:lang w:eastAsia="ja-JP"/>
        </w:rPr>
        <w:t>has</w:t>
      </w:r>
      <w:r w:rsidR="00DA4950" w:rsidRPr="001234A5">
        <w:rPr>
          <w:rFonts w:hint="eastAsia"/>
          <w:lang w:eastAsia="ja-JP"/>
        </w:rPr>
        <w:t xml:space="preserve"> potential application</w:t>
      </w:r>
      <w:r w:rsidR="001B46CB" w:rsidRPr="001234A5">
        <w:rPr>
          <w:lang w:eastAsia="ja-JP"/>
        </w:rPr>
        <w:t>s</w:t>
      </w:r>
      <w:r w:rsidR="00DA4950" w:rsidRPr="001234A5">
        <w:rPr>
          <w:rFonts w:hint="eastAsia"/>
          <w:lang w:eastAsia="ja-JP"/>
        </w:rPr>
        <w:t xml:space="preserve"> </w:t>
      </w:r>
      <w:r w:rsidR="00921222" w:rsidRPr="001234A5">
        <w:rPr>
          <w:lang w:eastAsia="ja-JP"/>
        </w:rPr>
        <w:t>for</w:t>
      </w:r>
      <w:r w:rsidR="00DA4950" w:rsidRPr="001234A5">
        <w:rPr>
          <w:rFonts w:hint="eastAsia"/>
          <w:lang w:eastAsia="ja-JP"/>
        </w:rPr>
        <w:t xml:space="preserve"> drug delivery.</w:t>
      </w:r>
      <w:r w:rsidR="00E70B48" w:rsidRPr="001234A5">
        <w:rPr>
          <w:lang w:eastAsia="ja-JP"/>
        </w:rPr>
        <w:fldChar w:fldCharType="begin"/>
      </w:r>
      <w:r w:rsidR="002D6A8B" w:rsidRPr="001234A5">
        <w:rPr>
          <w:lang w:eastAsia="ja-JP"/>
        </w:rPr>
        <w:instrText xml:space="preserve"> ADDIN EN.CITE &lt;EndNote&gt;&lt;Cite&gt;&lt;Author&gt;Shum&lt;/Author&gt;&lt;Year&gt;2001&lt;/Year&gt;&lt;RecNum&gt;975&lt;/RecNum&gt;&lt;DisplayText&gt;&lt;style face="superscript"&gt;3&lt;/style&gt;&lt;/DisplayText&gt;&lt;record&gt;&lt;rec-number&gt;975&lt;/rec-number&gt;&lt;foreign-keys&gt;&lt;key app="EN" db-id="xzrxrt9xip02dse0wscxaxpr99xdw2tdvtp0" timestamp="1448194626"&gt;975&lt;/key&gt;&lt;/foreign-keys&gt;&lt;ref-type name="Journal Article"&gt;17&lt;/ref-type&gt;&lt;contributors&gt;&lt;authors&gt;&lt;author&gt;Shum, Pochi&lt;/author&gt;&lt;author&gt;Kim, Jong-Mok&lt;/author&gt;&lt;author&gt;Thompson, David H.&lt;/author&gt;&lt;/authors&gt;&lt;/contributors&gt;&lt;titles&gt;&lt;title&gt;Phototriggering of liposomal drug delivery systems&lt;/title&gt;&lt;secondary-title&gt;Advanced Drug Delivery Reviews&lt;/secondary-title&gt;&lt;/titles&gt;&lt;periodical&gt;&lt;full-title&gt;Advanced Drug Delivery Reviews&lt;/full-title&gt;&lt;/periodical&gt;&lt;pages&gt;273-284&lt;/pages&gt;&lt;volume&gt;53&lt;/volume&gt;&lt;number&gt;3&lt;/number&gt;&lt;keywords&gt;&lt;keyword&gt;Light-sensitive liposomes&lt;/keyword&gt;&lt;keyword&gt;Photopolymerization&lt;/keyword&gt;&lt;keyword&gt;Photooxidation&lt;/keyword&gt;&lt;keyword&gt;Plasmenylcholines&lt;/keyword&gt;&lt;keyword&gt;Photodeprotection&lt;/keyword&gt;&lt;keyword&gt;Photoacid generation&lt;/keyword&gt;&lt;/keywords&gt;&lt;dates&gt;&lt;year&gt;2001&lt;/year&gt;&lt;pub-dates&gt;&lt;date&gt;12/31/&lt;/date&gt;&lt;/pub-dates&gt;&lt;/dates&gt;&lt;isbn&gt;0169-409X&lt;/isbn&gt;&lt;urls&gt;&lt;related-urls&gt;&lt;url&gt;http://www.sciencedirect.com/science/article/pii/S0169409X01002320&lt;/url&gt;&lt;/related-urls&gt;&lt;/urls&gt;&lt;electronic-resource-num&gt;doi:10.1016/S0169-409X(01)00232-0&lt;/electronic-resource-num&gt;&lt;/record&gt;&lt;/Cite&gt;&lt;/EndNote&gt;</w:instrText>
      </w:r>
      <w:r w:rsidR="00E70B48" w:rsidRPr="001234A5">
        <w:rPr>
          <w:lang w:eastAsia="ja-JP"/>
        </w:rPr>
        <w:fldChar w:fldCharType="separate"/>
      </w:r>
      <w:r w:rsidR="00F34A3E" w:rsidRPr="001234A5">
        <w:rPr>
          <w:noProof/>
          <w:vertAlign w:val="superscript"/>
          <w:lang w:eastAsia="ja-JP"/>
        </w:rPr>
        <w:t>3</w:t>
      </w:r>
      <w:r w:rsidR="00E70B48" w:rsidRPr="001234A5">
        <w:rPr>
          <w:lang w:eastAsia="ja-JP"/>
        </w:rPr>
        <w:fldChar w:fldCharType="end"/>
      </w:r>
      <w:r w:rsidR="00DA4950" w:rsidRPr="001234A5">
        <w:rPr>
          <w:rFonts w:hint="eastAsia"/>
          <w:lang w:eastAsia="ja-JP"/>
        </w:rPr>
        <w:t xml:space="preserve"> </w:t>
      </w:r>
      <w:r w:rsidR="001B46CB" w:rsidRPr="001234A5">
        <w:rPr>
          <w:rFonts w:hint="eastAsia"/>
          <w:lang w:eastAsia="ja-JP"/>
        </w:rPr>
        <w:t xml:space="preserve">In this </w:t>
      </w:r>
      <w:r w:rsidR="001B46CB" w:rsidRPr="001234A5">
        <w:rPr>
          <w:lang w:eastAsia="ja-JP"/>
        </w:rPr>
        <w:t>context</w:t>
      </w:r>
      <w:r w:rsidR="001B46CB" w:rsidRPr="001234A5">
        <w:rPr>
          <w:rFonts w:hint="eastAsia"/>
          <w:lang w:eastAsia="ja-JP"/>
        </w:rPr>
        <w:t xml:space="preserve">, </w:t>
      </w:r>
      <w:r w:rsidR="001B46CB" w:rsidRPr="00A01C8B">
        <w:t xml:space="preserve">organic photochromic </w:t>
      </w:r>
      <w:r w:rsidR="001B46CB" w:rsidRPr="001234A5">
        <w:rPr>
          <w:lang w:eastAsia="ja-JP"/>
        </w:rPr>
        <w:t xml:space="preserve">molecules with hydrophobic and hydrophilic moieties have </w:t>
      </w:r>
      <w:r w:rsidR="001B46CB" w:rsidRPr="00A01C8B">
        <w:t xml:space="preserve">been </w:t>
      </w:r>
      <w:r w:rsidR="001B46CB" w:rsidRPr="001234A5">
        <w:rPr>
          <w:lang w:eastAsia="ja-JP"/>
        </w:rPr>
        <w:t xml:space="preserve">widely </w:t>
      </w:r>
      <w:r w:rsidR="001B46CB" w:rsidRPr="00A01C8B">
        <w:t xml:space="preserve">incorporated into </w:t>
      </w:r>
      <w:r w:rsidR="001B46CB" w:rsidRPr="001234A5">
        <w:rPr>
          <w:lang w:eastAsia="ja-JP"/>
        </w:rPr>
        <w:t>liposomes and polymer vesicles</w:t>
      </w:r>
      <w:r w:rsidR="001B46CB" w:rsidRPr="00A01C8B">
        <w:t>.</w:t>
      </w:r>
      <w:r w:rsidR="001B46CB" w:rsidRPr="00A01C8B">
        <w:fldChar w:fldCharType="begin">
          <w:fldData xml:space="preserve">PEVuZE5vdGU+PENpdGU+PEF1dGhvcj5NYWJyb3VrPC9BdXRob3I+PFllYXI+MjAwOTwvWWVhcj48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NDg5OC00OTA0PC9wYWdlcz48dm9sdW1lPjEz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EwNTI4LTEw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</w:fldData>
        </w:fldChar>
      </w:r>
      <w:r w:rsidR="001B46CB" w:rsidRPr="00A01C8B">
        <w:instrText xml:space="preserve"> ADDIN EN.CITE </w:instrText>
      </w:r>
      <w:r w:rsidR="001B46CB" w:rsidRPr="00A01C8B">
        <w:fldChar w:fldCharType="begin">
          <w:fldData xml:space="preserve">PEVuZE5vdGU+PENpdGU+PEF1dGhvcj5NYWJyb3VrPC9BdXRob3I+PFllYXI+MjAwOTwvWWVhcj48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NDg5OC00OTA0PC9wYWdlcz48dm9sdW1lPjEz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EwNTI4LTEw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</w:fldData>
        </w:fldChar>
      </w:r>
      <w:r w:rsidR="001B46CB" w:rsidRPr="00A01C8B">
        <w:instrText xml:space="preserve"> ADDIN EN.CITE.DATA </w:instrText>
      </w:r>
      <w:r w:rsidR="001B46CB" w:rsidRPr="00A01C8B">
        <w:fldChar w:fldCharType="end"/>
      </w:r>
      <w:r w:rsidR="001B46CB" w:rsidRPr="00A01C8B">
        <w:fldChar w:fldCharType="separate"/>
      </w:r>
      <w:r w:rsidR="001B46CB" w:rsidRPr="00A01C8B">
        <w:rPr>
          <w:vertAlign w:val="superscript"/>
        </w:rPr>
        <w:t>4-8</w:t>
      </w:r>
      <w:r w:rsidR="001B46CB" w:rsidRPr="00A01C8B">
        <w:fldChar w:fldCharType="end"/>
      </w:r>
      <w:r w:rsidR="001B46CB" w:rsidRPr="00A01C8B">
        <w:t xml:space="preserve"> </w:t>
      </w:r>
      <w:r w:rsidR="00321AFC">
        <w:rPr>
          <w:lang w:eastAsia="ja-JP"/>
        </w:rPr>
        <w:t>However, m</w:t>
      </w:r>
      <w:r w:rsidR="001B46CB" w:rsidRPr="001234A5">
        <w:rPr>
          <w:lang w:eastAsia="ja-JP"/>
        </w:rPr>
        <w:t>ost of the assemblies require ultraviolet (UV) light to drive the morphological changes</w:t>
      </w:r>
      <w:r w:rsidR="00321AFC">
        <w:rPr>
          <w:lang w:eastAsia="ja-JP"/>
        </w:rPr>
        <w:t xml:space="preserve">, and </w:t>
      </w:r>
      <w:r w:rsidR="005B7383" w:rsidRPr="001234A5">
        <w:rPr>
          <w:lang w:eastAsia="ja-JP"/>
        </w:rPr>
        <w:t>t</w:t>
      </w:r>
      <w:r w:rsidR="00592F96" w:rsidRPr="001234A5">
        <w:rPr>
          <w:lang w:eastAsia="ja-JP"/>
        </w:rPr>
        <w:t>he</w:t>
      </w:r>
      <w:r w:rsidR="001B46CB" w:rsidRPr="001234A5">
        <w:rPr>
          <w:lang w:eastAsia="ja-JP"/>
        </w:rPr>
        <w:t xml:space="preserve">ir applications are limited </w:t>
      </w:r>
      <w:r w:rsidR="00592F96" w:rsidRPr="001234A5">
        <w:rPr>
          <w:lang w:eastAsia="ja-JP"/>
        </w:rPr>
        <w:t xml:space="preserve">because </w:t>
      </w:r>
      <w:r w:rsidR="00592F96" w:rsidRPr="00A01C8B">
        <w:t xml:space="preserve">UV light </w:t>
      </w:r>
      <w:r w:rsidR="001B46CB" w:rsidRPr="001234A5">
        <w:rPr>
          <w:lang w:eastAsia="ja-JP"/>
        </w:rPr>
        <w:t xml:space="preserve">is </w:t>
      </w:r>
      <w:r w:rsidR="00592F96" w:rsidRPr="001234A5">
        <w:rPr>
          <w:lang w:eastAsia="ja-JP"/>
        </w:rPr>
        <w:t>strongly scatter</w:t>
      </w:r>
      <w:r w:rsidR="001B46CB" w:rsidRPr="001234A5">
        <w:rPr>
          <w:lang w:eastAsia="ja-JP"/>
        </w:rPr>
        <w:t>ed</w:t>
      </w:r>
      <w:r w:rsidR="00592F96" w:rsidRPr="001234A5">
        <w:rPr>
          <w:lang w:eastAsia="ja-JP"/>
        </w:rPr>
        <w:t xml:space="preserve"> in living tissues and </w:t>
      </w:r>
      <w:r w:rsidR="00592F96" w:rsidRPr="00A01C8B">
        <w:t xml:space="preserve">induces DNA damage and cell </w:t>
      </w:r>
      <w:r w:rsidR="00592F96" w:rsidRPr="001234A5">
        <w:rPr>
          <w:lang w:eastAsia="ja-JP"/>
        </w:rPr>
        <w:t>death.</w:t>
      </w:r>
      <w:r w:rsidR="007F4695" w:rsidRPr="001234A5">
        <w:rPr>
          <w:rFonts w:hint="eastAsia"/>
          <w:lang w:eastAsia="ja-JP"/>
        </w:rPr>
        <w:t xml:space="preserve"> </w:t>
      </w:r>
    </w:p>
    <w:p w14:paraId="5902536B" w14:textId="77777777" w:rsidR="000155DB" w:rsidRPr="001234A5" w:rsidRDefault="000155DB" w:rsidP="00B1789B">
      <w:pPr>
        <w:autoSpaceDE/>
        <w:autoSpaceDN/>
        <w:rPr>
          <w:lang w:eastAsia="ja-JP"/>
        </w:rPr>
      </w:pPr>
    </w:p>
    <w:p w14:paraId="4E7A8252" w14:textId="42D5B447" w:rsidR="006A7725" w:rsidRDefault="006A7725" w:rsidP="00CD679E">
      <w:pPr>
        <w:autoSpaceDE/>
        <w:autoSpaceDN/>
        <w:rPr>
          <w:lang w:eastAsia="ja-JP"/>
        </w:rPr>
      </w:pPr>
      <w:r w:rsidRPr="001234A5">
        <w:rPr>
          <w:lang w:eastAsia="ja-JP"/>
        </w:rPr>
        <w:t>Alternatively, utilization of visible or near-</w:t>
      </w:r>
      <w:r w:rsidR="001B46CB" w:rsidRPr="001234A5">
        <w:rPr>
          <w:lang w:eastAsia="ja-JP"/>
        </w:rPr>
        <w:t>infrared</w:t>
      </w:r>
      <w:r w:rsidRPr="001234A5">
        <w:rPr>
          <w:lang w:eastAsia="ja-JP"/>
        </w:rPr>
        <w:t xml:space="preserve"> light </w:t>
      </w:r>
      <w:r w:rsidR="00F67C22" w:rsidRPr="001234A5">
        <w:rPr>
          <w:lang w:eastAsia="ja-JP"/>
        </w:rPr>
        <w:t xml:space="preserve">in </w:t>
      </w:r>
      <w:r w:rsidR="001B46CB" w:rsidRPr="001234A5">
        <w:rPr>
          <w:lang w:eastAsia="ja-JP"/>
        </w:rPr>
        <w:t>the</w:t>
      </w:r>
      <w:r w:rsidR="00F67C22" w:rsidRPr="001234A5">
        <w:rPr>
          <w:lang w:eastAsia="ja-JP"/>
        </w:rPr>
        <w:t xml:space="preserve"> phototherapeutic window (600</w:t>
      </w:r>
      <w:r w:rsidR="001B46CB" w:rsidRPr="001234A5">
        <w:rPr>
          <w:lang w:eastAsia="ja-JP"/>
        </w:rPr>
        <w:t>–</w:t>
      </w:r>
      <w:r w:rsidR="00F67C22" w:rsidRPr="001234A5">
        <w:rPr>
          <w:lang w:eastAsia="ja-JP"/>
        </w:rPr>
        <w:t xml:space="preserve">1000 nm) </w:t>
      </w:r>
      <w:r w:rsidRPr="001234A5">
        <w:rPr>
          <w:lang w:eastAsia="ja-JP"/>
        </w:rPr>
        <w:t xml:space="preserve">is more favorable because of </w:t>
      </w:r>
      <w:r w:rsidR="00930CDF" w:rsidRPr="001234A5">
        <w:rPr>
          <w:lang w:eastAsia="ja-JP"/>
        </w:rPr>
        <w:t xml:space="preserve">abundant sunlight and </w:t>
      </w:r>
      <w:r w:rsidR="001B46CB" w:rsidRPr="001234A5">
        <w:rPr>
          <w:lang w:eastAsia="ja-JP"/>
        </w:rPr>
        <w:t xml:space="preserve">its </w:t>
      </w:r>
      <w:r w:rsidR="00930CDF" w:rsidRPr="001234A5">
        <w:t xml:space="preserve">high </w:t>
      </w:r>
      <w:r w:rsidR="001B46CB" w:rsidRPr="001234A5">
        <w:rPr>
          <w:lang w:eastAsia="ja-JP"/>
        </w:rPr>
        <w:t xml:space="preserve">transmission in </w:t>
      </w:r>
      <w:r w:rsidR="00E63AA4" w:rsidRPr="001234A5">
        <w:rPr>
          <w:lang w:eastAsia="ja-JP"/>
        </w:rPr>
        <w:t xml:space="preserve">tissues of living </w:t>
      </w:r>
      <w:r w:rsidRPr="001234A5">
        <w:rPr>
          <w:lang w:eastAsia="ja-JP"/>
        </w:rPr>
        <w:t xml:space="preserve">organisms. </w:t>
      </w:r>
      <w:r w:rsidR="001B46CB" w:rsidRPr="00A01C8B">
        <w:t xml:space="preserve">In this </w:t>
      </w:r>
      <w:r w:rsidR="001B46CB" w:rsidRPr="001234A5">
        <w:rPr>
          <w:lang w:eastAsia="ja-JP"/>
        </w:rPr>
        <w:t>regard</w:t>
      </w:r>
      <w:r w:rsidR="001B46CB" w:rsidRPr="00A01C8B">
        <w:t xml:space="preserve">, ruthenium complexes with polypyridyl ligands are </w:t>
      </w:r>
      <w:r w:rsidR="001B46CB" w:rsidRPr="001234A5">
        <w:rPr>
          <w:lang w:eastAsia="ja-JP"/>
        </w:rPr>
        <w:t>suitable</w:t>
      </w:r>
      <w:r w:rsidR="001B46CB" w:rsidRPr="00A01C8B">
        <w:t xml:space="preserve"> visible-light-responsive surfactants. </w:t>
      </w:r>
      <w:r w:rsidR="001B46CB" w:rsidRPr="001234A5">
        <w:rPr>
          <w:lang w:eastAsia="ja-JP"/>
        </w:rPr>
        <w:t>They exhibit a strong</w:t>
      </w:r>
      <w:r w:rsidR="001B46CB" w:rsidRPr="00A01C8B">
        <w:t xml:space="preserve"> visible light </w:t>
      </w:r>
      <w:r w:rsidR="001B46CB" w:rsidRPr="001234A5">
        <w:rPr>
          <w:lang w:eastAsia="ja-JP"/>
        </w:rPr>
        <w:t>absorption band (</w:t>
      </w:r>
      <w:r w:rsidR="001B46CB" w:rsidRPr="005D7075">
        <w:rPr>
          <w:i/>
          <w:lang w:eastAsia="ja-JP"/>
        </w:rPr>
        <w:t>ε</w:t>
      </w:r>
      <w:r w:rsidR="001B46CB" w:rsidRPr="001234A5">
        <w:rPr>
          <w:lang w:eastAsia="ja-JP"/>
        </w:rPr>
        <w:t>~10</w:t>
      </w:r>
      <w:r w:rsidR="001B46CB" w:rsidRPr="001234A5">
        <w:rPr>
          <w:vertAlign w:val="superscript"/>
          <w:lang w:eastAsia="ja-JP"/>
        </w:rPr>
        <w:t>4</w:t>
      </w:r>
      <w:r w:rsidR="001B46CB" w:rsidRPr="001234A5">
        <w:rPr>
          <w:lang w:eastAsia="ja-JP"/>
        </w:rPr>
        <w:t xml:space="preserve"> M</w:t>
      </w:r>
      <w:r w:rsidR="001B46CB" w:rsidRPr="001234A5">
        <w:rPr>
          <w:vertAlign w:val="superscript"/>
          <w:lang w:eastAsia="ja-JP"/>
        </w:rPr>
        <w:t>-1</w:t>
      </w:r>
      <w:r w:rsidR="001B46CB" w:rsidRPr="001234A5">
        <w:rPr>
          <w:lang w:eastAsia="ja-JP"/>
        </w:rPr>
        <w:t xml:space="preserve"> cm</w:t>
      </w:r>
      <w:r w:rsidR="001B46CB" w:rsidRPr="001234A5">
        <w:rPr>
          <w:vertAlign w:val="superscript"/>
          <w:lang w:eastAsia="ja-JP"/>
        </w:rPr>
        <w:t>-1</w:t>
      </w:r>
      <w:r w:rsidR="001B46CB" w:rsidRPr="001234A5">
        <w:rPr>
          <w:lang w:eastAsia="ja-JP"/>
        </w:rPr>
        <w:t>) that</w:t>
      </w:r>
      <w:r w:rsidR="001B46CB" w:rsidRPr="00A01C8B">
        <w:t xml:space="preserve"> induces ligand substitution</w:t>
      </w:r>
      <w:r w:rsidR="001B46CB" w:rsidRPr="00A01C8B">
        <w:fldChar w:fldCharType="begin">
          <w:fldData xml:space="preserve">PEVuZE5vdGU+PENpdGU+PEF1dGhvcj5QaW5uaWNrPC9BdXRob3I+PFllYXI+MTk4NDwvWWVhcj48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yNDMyLTI0MzM8L3BhZ2VzPjx2b2x1bWU+MTIzPC92
b2x1bWU+PG51bWJlcj4xMDwvbnVtYmVyPjxkYXRlcz48eWVhcj4yMDAxPC95ZWFyPjxwdWItZGF0
ZXM+PGRhdGU+MjAwMS8wMy8wMTwvZGF0ZT48L3B1Yi1kYXRlcz48L2RhdGVzPjxwdWJsaXNoZXI+
QW1lcmljYW4gQ2hlbWljYWwgU29jaWV0eTwvcHVibGlzaGVyPjxpc2JuPjAwMDItNzg2MzwvaXNi
bj48dXJscz48cmVsYXRlZC11cmxzPjx1cmw+aHR0cDovL2R4LmRvaS5vcmcvMTAuMTAyMS9qYTAw
MDE3OWQ8L3VybD48L3JlbGF0ZWQtdXJscz48L3VybHM+PGVsZWN0cm9uaWMtcmVzb3VyY2UtbnVt
PjEwLjEwMjEvamEwMDAxNzlkPC9lbGVjdHJvbmljLXJlc291cmNlLW51bT48L3JlY29yZD48L0Np
dGU+PC9FbmROb3RlPgB=
</w:fldData>
        </w:fldChar>
      </w:r>
      <w:r w:rsidR="001B46CB" w:rsidRPr="00A01C8B">
        <w:instrText xml:space="preserve"> ADDIN EN.CITE </w:instrText>
      </w:r>
      <w:r w:rsidR="001B46CB" w:rsidRPr="00A01C8B">
        <w:fldChar w:fldCharType="begin">
          <w:fldData xml:space="preserve">PEVuZE5vdGU+PENpdGU+PEF1dGhvcj5QaW5uaWNrPC9BdXRob3I+PFllYXI+MTk4NDwvWWVhcj48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yNDMyLTI0MzM8L3BhZ2VzPjx2b2x1bWU+MTIzPC92
b2x1bWU+PG51bWJlcj4xMDwvbnVtYmVyPjxkYXRlcz48eWVhcj4yMDAxPC95ZWFyPjxwdWItZGF0
ZXM+PGRhdGU+MjAwMS8wMy8wMTwvZGF0ZT48L3B1Yi1kYXRlcz48L2RhdGVzPjxwdWJsaXNoZXI+
QW1lcmljYW4gQ2hlbWljYWwgU29jaWV0eTwvcHVibGlzaGVyPjxpc2JuPjAwMDItNzg2MzwvaXNi
bj48dXJscz48cmVsYXRlZC11cmxzPjx1cmw+aHR0cDovL2R4LmRvaS5vcmcvMTAuMTAyMS9qYTAw
MDE3OWQ8L3VybD48L3JlbGF0ZWQtdXJscz48L3VybHM+PGVsZWN0cm9uaWMtcmVzb3VyY2UtbnVt
PjEwLjEwMjEvamEwMDAxNzlkPC9lbGVjdHJvbmljLXJlc291cmNlLW51bT48L3JlY29yZD48L0Np
dGU+PC9FbmROb3RlPgB=
</w:fldData>
        </w:fldChar>
      </w:r>
      <w:r w:rsidR="001B46CB" w:rsidRPr="00A01C8B">
        <w:instrText xml:space="preserve"> ADDIN EN.CITE.DATA </w:instrText>
      </w:r>
      <w:r w:rsidR="001B46CB" w:rsidRPr="00A01C8B">
        <w:fldChar w:fldCharType="end"/>
      </w:r>
      <w:r w:rsidR="001B46CB" w:rsidRPr="00A01C8B">
        <w:fldChar w:fldCharType="separate"/>
      </w:r>
      <w:r w:rsidR="001B46CB" w:rsidRPr="00A01C8B">
        <w:rPr>
          <w:vertAlign w:val="superscript"/>
        </w:rPr>
        <w:t>9,10</w:t>
      </w:r>
      <w:r w:rsidR="001B46CB" w:rsidRPr="00A01C8B">
        <w:fldChar w:fldCharType="end"/>
      </w:r>
      <w:r w:rsidR="001B46CB" w:rsidRPr="00A01C8B">
        <w:t xml:space="preserve"> and photoisomerization</w:t>
      </w:r>
      <w:r w:rsidR="001B46CB" w:rsidRPr="001234A5">
        <w:rPr>
          <w:lang w:eastAsia="ja-JP"/>
        </w:rPr>
        <w:t>.</w:t>
      </w:r>
      <w:r w:rsidR="001B46CB" w:rsidRPr="00A01C8B">
        <w:fldChar w:fldCharType="begin">
          <w:fldData xml:space="preserve">PEVuZE5vdGU+PENpdGU+PEF1dGhvcj5EdXJoYW08L0F1dGhvcj48WWVhcj4xOTgwPC9ZZWFyPjxS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</w:fldData>
        </w:fldChar>
      </w:r>
      <w:r w:rsidR="00E51828" w:rsidRPr="00A01C8B">
        <w:instrText xml:space="preserve"> ADDIN EN.CITE </w:instrText>
      </w:r>
      <w:r w:rsidR="00E51828" w:rsidRPr="00A01C8B">
        <w:fldChar w:fldCharType="begin">
          <w:fldData xml:space="preserve">PEVuZE5vdGU+PENpdGU+PEF1dGhvcj5EdXJoYW08L0F1dGhvcj48WWVhcj4xOTgwPC9ZZWFyPjxS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</w:fldData>
        </w:fldChar>
      </w:r>
      <w:r w:rsidR="00E51828" w:rsidRPr="001234A5">
        <w:rPr>
          <w:lang w:eastAsia="ja-JP"/>
        </w:rPr>
        <w:instrText xml:space="preserve"> ADDIN EN.CITE.DATA </w:instrText>
      </w:r>
      <w:r w:rsidR="00E51828" w:rsidRPr="00A01C8B">
        <w:fldChar w:fldCharType="end"/>
      </w:r>
      <w:r w:rsidR="001B46CB" w:rsidRPr="00A01C8B">
        <w:fldChar w:fldCharType="separate"/>
      </w:r>
      <w:r w:rsidR="00E51828" w:rsidRPr="00A01C8B">
        <w:rPr>
          <w:vertAlign w:val="superscript"/>
        </w:rPr>
        <w:t>11-16</w:t>
      </w:r>
      <w:r w:rsidR="001B46CB" w:rsidRPr="00A01C8B">
        <w:fldChar w:fldCharType="end"/>
      </w:r>
      <w:r w:rsidR="00447013" w:rsidRPr="001234A5">
        <w:rPr>
          <w:lang w:eastAsia="ja-JP"/>
        </w:rPr>
        <w:t xml:space="preserve"> </w:t>
      </w:r>
      <w:r w:rsidR="001D7F33" w:rsidRPr="001234A5">
        <w:rPr>
          <w:lang w:eastAsia="ja-JP"/>
        </w:rPr>
        <w:t>Incorporation of the ruthenium complexes into vesicles</w:t>
      </w:r>
      <w:r w:rsidR="00F466D3" w:rsidRPr="001234A5">
        <w:rPr>
          <w:lang w:eastAsia="ja-JP"/>
        </w:rPr>
        <w:t xml:space="preserve"> will</w:t>
      </w:r>
      <w:r w:rsidR="001D7F33" w:rsidRPr="001234A5">
        <w:rPr>
          <w:lang w:eastAsia="ja-JP"/>
        </w:rPr>
        <w:t xml:space="preserve"> expand their application</w:t>
      </w:r>
      <w:r w:rsidR="00E51828" w:rsidRPr="001234A5">
        <w:rPr>
          <w:lang w:eastAsia="ja-JP"/>
        </w:rPr>
        <w:t>s</w:t>
      </w:r>
      <w:r w:rsidR="001D7F33" w:rsidRPr="001234A5">
        <w:rPr>
          <w:lang w:eastAsia="ja-JP"/>
        </w:rPr>
        <w:t xml:space="preserve"> because these </w:t>
      </w:r>
      <w:r w:rsidR="001D7F33" w:rsidRPr="00A01C8B">
        <w:t>complexes</w:t>
      </w:r>
      <w:r w:rsidR="001D7F33" w:rsidRPr="001234A5">
        <w:rPr>
          <w:lang w:eastAsia="ja-JP"/>
        </w:rPr>
        <w:t xml:space="preserve"> </w:t>
      </w:r>
      <w:r w:rsidR="00E51828" w:rsidRPr="001234A5">
        <w:rPr>
          <w:lang w:eastAsia="ja-JP"/>
        </w:rPr>
        <w:t>are also</w:t>
      </w:r>
      <w:r w:rsidR="001D7F33" w:rsidRPr="00A01C8B">
        <w:t xml:space="preserve"> </w:t>
      </w:r>
      <w:r w:rsidR="00F62124">
        <w:t xml:space="preserve">known </w:t>
      </w:r>
      <w:r w:rsidR="001D7F33" w:rsidRPr="00A01C8B">
        <w:t>as water oxidation catalysts</w:t>
      </w:r>
      <w:r w:rsidR="001D7F33" w:rsidRPr="00A01C8B">
        <w:fldChar w:fldCharType="begin">
          <w:fldData xml:space="preserve">PEVuZE5vdGU+PENpdGU+PEF1dGhvcj5Db25jZXBjaW9uPC9BdXRob3I+PFllYXI+MjAwODwvWWVh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</w:fldData>
        </w:fldChar>
      </w:r>
      <w:r w:rsidR="001D7F33" w:rsidRPr="00A01C8B">
        <w:instrText xml:space="preserve"> ADDIN EN.CITE </w:instrText>
      </w:r>
      <w:r w:rsidR="001D7F33" w:rsidRPr="00A01C8B">
        <w:fldChar w:fldCharType="begin">
          <w:fldData xml:space="preserve">PEVuZE5vdGU+PENpdGU+PEF1dGhvcj5Db25jZXBjaW9uPC9BdXRob3I+PFllYXI+MjAwODwvWWVh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</w:fldData>
        </w:fldChar>
      </w:r>
      <w:r w:rsidR="001D7F33" w:rsidRPr="00A01C8B">
        <w:instrText xml:space="preserve"> ADDIN EN.CITE.DATA </w:instrText>
      </w:r>
      <w:r w:rsidR="001D7F33" w:rsidRPr="00A01C8B">
        <w:fldChar w:fldCharType="end"/>
      </w:r>
      <w:r w:rsidR="001D7F33" w:rsidRPr="00A01C8B">
        <w:fldChar w:fldCharType="separate"/>
      </w:r>
      <w:r w:rsidR="001D7F33" w:rsidRPr="00A01C8B">
        <w:rPr>
          <w:vertAlign w:val="superscript"/>
        </w:rPr>
        <w:t>17-19</w:t>
      </w:r>
      <w:r w:rsidR="001D7F33" w:rsidRPr="00A01C8B">
        <w:fldChar w:fldCharType="end"/>
      </w:r>
      <w:r w:rsidR="001D7F33" w:rsidRPr="00A01C8B">
        <w:t xml:space="preserve"> and bioactive molecules.</w:t>
      </w:r>
      <w:r w:rsidR="001D7F33" w:rsidRPr="00A01C8B">
        <w:fldChar w:fldCharType="begin">
          <w:fldData xml:space="preserve">PEVuZE5vdGU+PENpdGU+PEF1dGhvcj5Ib3dlcnRvbjwvQXV0aG9yPjxZZWFyPjIwMTI8L1llYXI+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</w:fldData>
        </w:fldChar>
      </w:r>
      <w:r w:rsidR="001D7F33" w:rsidRPr="00A01C8B">
        <w:instrText xml:space="preserve"> ADDIN EN.CITE </w:instrText>
      </w:r>
      <w:r w:rsidR="001D7F33" w:rsidRPr="00A01C8B">
        <w:fldChar w:fldCharType="begin">
          <w:fldData xml:space="preserve">PEVuZE5vdGU+PENpdGU+PEF1dGhvcj5Ib3dlcnRvbjwvQXV0aG9yPjxZZWFyPjIwMTI8L1llYXI+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</w:fldData>
        </w:fldChar>
      </w:r>
      <w:r w:rsidR="001D7F33" w:rsidRPr="001234A5">
        <w:rPr>
          <w:lang w:eastAsia="ja-JP"/>
        </w:rPr>
        <w:instrText xml:space="preserve"> ADDIN EN.CITE.DATA </w:instrText>
      </w:r>
      <w:r w:rsidR="001D7F33" w:rsidRPr="00A01C8B">
        <w:fldChar w:fldCharType="end"/>
      </w:r>
      <w:r w:rsidR="001D7F33" w:rsidRPr="00A01C8B">
        <w:fldChar w:fldCharType="separate"/>
      </w:r>
      <w:r w:rsidR="001D7F33" w:rsidRPr="00A01C8B">
        <w:rPr>
          <w:vertAlign w:val="superscript"/>
        </w:rPr>
        <w:t>20,21</w:t>
      </w:r>
      <w:r w:rsidR="001D7F33" w:rsidRPr="00A01C8B">
        <w:fldChar w:fldCharType="end"/>
      </w:r>
      <w:r w:rsidRPr="001234A5">
        <w:rPr>
          <w:lang w:eastAsia="ja-JP"/>
        </w:rPr>
        <w:t xml:space="preserve"> </w:t>
      </w:r>
      <w:r w:rsidR="00E51828" w:rsidRPr="001234A5">
        <w:rPr>
          <w:lang w:eastAsia="ja-JP"/>
        </w:rPr>
        <w:t xml:space="preserve">Recently, ruthenium complexes have been </w:t>
      </w:r>
      <w:r w:rsidR="00E51828" w:rsidRPr="001234A5">
        <w:t>incorporated into vesicles.</w:t>
      </w:r>
      <w:r w:rsidR="00E51828" w:rsidRPr="00A01C8B">
        <w:fldChar w:fldCharType="begin">
          <w:fldData xml:space="preserve">PEVuZE5vdGU+PENpdGU+PEF1dGhvcj5Cb25uZXQ8L0F1dGhvcj48WWVhcj4yMDExPC9ZZWFyPjxS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jUyLTI2MTwvcGFnZXM+PHZvbHVtZT4xMzM8L3ZvbHVtZT48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</w:fldData>
        </w:fldChar>
      </w:r>
      <w:r w:rsidR="00E51828" w:rsidRPr="00A01C8B">
        <w:instrText xml:space="preserve"> ADDIN EN.CITE </w:instrText>
      </w:r>
      <w:r w:rsidR="00E51828" w:rsidRPr="00A01C8B">
        <w:fldChar w:fldCharType="begin">
          <w:fldData xml:space="preserve">PEVuZE5vdGU+PENpdGU+PEF1dGhvcj5Cb25uZXQ8L0F1dGhvcj48WWVhcj4yMDExPC9ZZWFyPjxS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jUyLTI2MTwvcGFnZXM+PHZvbHVtZT4xMzM8L3ZvbHVtZT48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</w:fldData>
        </w:fldChar>
      </w:r>
      <w:r w:rsidR="00E51828" w:rsidRPr="00A01C8B">
        <w:instrText xml:space="preserve"> ADDIN EN.CITE.DATA </w:instrText>
      </w:r>
      <w:r w:rsidR="00E51828" w:rsidRPr="00A01C8B">
        <w:fldChar w:fldCharType="end"/>
      </w:r>
      <w:r w:rsidR="00E51828" w:rsidRPr="00A01C8B">
        <w:fldChar w:fldCharType="separate"/>
      </w:r>
      <w:r w:rsidR="00E51828" w:rsidRPr="00A01C8B">
        <w:rPr>
          <w:vertAlign w:val="superscript"/>
        </w:rPr>
        <w:t>22-24</w:t>
      </w:r>
      <w:r w:rsidR="00E51828" w:rsidRPr="00A01C8B">
        <w:fldChar w:fldCharType="end"/>
      </w:r>
      <w:r w:rsidRPr="001234A5">
        <w:rPr>
          <w:lang w:eastAsia="ja-JP"/>
        </w:rPr>
        <w:t xml:space="preserve"> </w:t>
      </w:r>
      <w:r w:rsidR="00C94F50" w:rsidRPr="001234A5">
        <w:rPr>
          <w:lang w:eastAsia="ja-JP"/>
        </w:rPr>
        <w:t>However,</w:t>
      </w:r>
      <w:r w:rsidR="00F209D9" w:rsidRPr="001234A5">
        <w:rPr>
          <w:lang w:eastAsia="ja-JP"/>
        </w:rPr>
        <w:t xml:space="preserve"> controlling morphologies of vesicles </w:t>
      </w:r>
      <w:r w:rsidR="00E51828" w:rsidRPr="001234A5">
        <w:rPr>
          <w:i/>
          <w:lang w:eastAsia="ja-JP"/>
        </w:rPr>
        <w:t>via</w:t>
      </w:r>
      <w:r w:rsidR="00F209D9" w:rsidRPr="001234A5">
        <w:rPr>
          <w:lang w:eastAsia="ja-JP"/>
        </w:rPr>
        <w:t xml:space="preserve"> </w:t>
      </w:r>
      <w:r w:rsidR="007E774D" w:rsidRPr="001234A5">
        <w:rPr>
          <w:lang w:eastAsia="ja-JP"/>
        </w:rPr>
        <w:t xml:space="preserve">visible-light </w:t>
      </w:r>
      <w:r w:rsidR="00E51828" w:rsidRPr="001234A5">
        <w:rPr>
          <w:lang w:eastAsia="ja-JP"/>
        </w:rPr>
        <w:t>absorption</w:t>
      </w:r>
      <w:r w:rsidR="00F209D9" w:rsidRPr="001234A5">
        <w:rPr>
          <w:lang w:eastAsia="ja-JP"/>
        </w:rPr>
        <w:t xml:space="preserve"> has remained challenging.</w:t>
      </w:r>
    </w:p>
    <w:p w14:paraId="7E653769" w14:textId="77777777" w:rsidR="000155DB" w:rsidRPr="001234A5" w:rsidRDefault="000155DB" w:rsidP="00CD679E">
      <w:pPr>
        <w:autoSpaceDE/>
        <w:autoSpaceDN/>
        <w:rPr>
          <w:lang w:eastAsia="ja-JP"/>
        </w:rPr>
      </w:pPr>
    </w:p>
    <w:p w14:paraId="4CE65DA1" w14:textId="79770634" w:rsidR="006305D7" w:rsidRPr="001234A5" w:rsidRDefault="001A1529" w:rsidP="00B1789B">
      <w:pPr>
        <w:autoSpaceDE/>
        <w:autoSpaceDN/>
      </w:pPr>
      <w:r w:rsidRPr="001234A5">
        <w:rPr>
          <w:lang w:eastAsia="ja-JP"/>
        </w:rPr>
        <w:t xml:space="preserve">We have </w:t>
      </w:r>
      <w:r w:rsidR="00E51828" w:rsidRPr="001234A5">
        <w:rPr>
          <w:lang w:eastAsia="ja-JP"/>
        </w:rPr>
        <w:t xml:space="preserve">previously </w:t>
      </w:r>
      <w:r w:rsidRPr="001234A5">
        <w:rPr>
          <w:lang w:eastAsia="ja-JP"/>
        </w:rPr>
        <w:t>reported irreversible and reversible photoisomerization of mononuclear ruthenium aqua complexes having asymmetric bidentate ligand</w:t>
      </w:r>
      <w:r w:rsidR="0001296A" w:rsidRPr="001234A5">
        <w:rPr>
          <w:lang w:eastAsia="ja-JP"/>
        </w:rPr>
        <w:t>s</w:t>
      </w:r>
      <w:r w:rsidRPr="001234A5">
        <w:rPr>
          <w:lang w:eastAsia="ja-JP"/>
        </w:rPr>
        <w:t>.</w:t>
      </w:r>
      <w:r w:rsidR="00E70B48" w:rsidRPr="001234A5">
        <w:rPr>
          <w:lang w:eastAsia="ja-JP"/>
        </w:rPr>
        <w:fldChar w:fldCharType="begin">
          <w:fldData xml:space="preserve">PEVuZE5vdGU+PENpdGU+PEF1dGhvcj5ZYW1hemFraTwvQXV0aG9yPjxZZWFyPjIwMTE8L1llYXI+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</w:fldData>
        </w:fldChar>
      </w:r>
      <w:r w:rsidR="002D6A8B" w:rsidRPr="001234A5">
        <w:rPr>
          <w:lang w:eastAsia="ja-JP"/>
        </w:rPr>
        <w:instrText xml:space="preserve"> ADDIN EN.CITE </w:instrText>
      </w:r>
      <w:r w:rsidR="002D6A8B" w:rsidRPr="001234A5">
        <w:rPr>
          <w:lang w:eastAsia="ja-JP"/>
        </w:rPr>
        <w:fldChar w:fldCharType="begin">
          <w:fldData xml:space="preserve">PEVuZE5vdGU+PENpdGU+PEF1dGhvcj5ZYW1hemFraTwvQXV0aG9yPjxZZWFyPjIwMTE8L1llYXI+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</w:fldData>
        </w:fldChar>
      </w:r>
      <w:r w:rsidR="002D6A8B" w:rsidRPr="001234A5">
        <w:rPr>
          <w:lang w:eastAsia="ja-JP"/>
        </w:rPr>
        <w:instrText xml:space="preserve"> ADDIN EN.CITE.DATA </w:instrText>
      </w:r>
      <w:r w:rsidR="002D6A8B" w:rsidRPr="001234A5">
        <w:rPr>
          <w:lang w:eastAsia="ja-JP"/>
        </w:rPr>
      </w:r>
      <w:r w:rsidR="002D6A8B" w:rsidRPr="001234A5">
        <w:rPr>
          <w:lang w:eastAsia="ja-JP"/>
        </w:rPr>
        <w:fldChar w:fldCharType="end"/>
      </w:r>
      <w:r w:rsidR="00E70B48" w:rsidRPr="001234A5">
        <w:rPr>
          <w:lang w:eastAsia="ja-JP"/>
        </w:rPr>
      </w:r>
      <w:r w:rsidR="00E70B48" w:rsidRPr="001234A5">
        <w:rPr>
          <w:lang w:eastAsia="ja-JP"/>
        </w:rPr>
        <w:fldChar w:fldCharType="separate"/>
      </w:r>
      <w:r w:rsidR="003244BA" w:rsidRPr="001234A5">
        <w:rPr>
          <w:noProof/>
          <w:vertAlign w:val="superscript"/>
          <w:lang w:eastAsia="ja-JP"/>
        </w:rPr>
        <w:t>25-28</w:t>
      </w:r>
      <w:r w:rsidR="00E70B48" w:rsidRPr="001234A5">
        <w:rPr>
          <w:lang w:eastAsia="ja-JP"/>
        </w:rPr>
        <w:fldChar w:fldCharType="end"/>
      </w:r>
      <w:r w:rsidRPr="001234A5">
        <w:rPr>
          <w:lang w:eastAsia="ja-JP"/>
        </w:rPr>
        <w:t xml:space="preserve"> </w:t>
      </w:r>
      <w:r w:rsidR="00F466D3" w:rsidRPr="001234A5">
        <w:rPr>
          <w:lang w:eastAsia="ja-JP"/>
        </w:rPr>
        <w:t>Recently, w</w:t>
      </w:r>
      <w:r w:rsidR="00745F12" w:rsidRPr="001234A5">
        <w:rPr>
          <w:lang w:eastAsia="ja-JP"/>
        </w:rPr>
        <w:t xml:space="preserve">e synthesized novel surfactants </w:t>
      </w:r>
      <w:r w:rsidR="001E52BB" w:rsidRPr="001234A5">
        <w:rPr>
          <w:lang w:eastAsia="ja-JP"/>
        </w:rPr>
        <w:t>(</w:t>
      </w:r>
      <w:r w:rsidR="001E52BB" w:rsidRPr="001234A5">
        <w:rPr>
          <w:i/>
          <w:lang w:eastAsia="ja-JP"/>
        </w:rPr>
        <w:t>proximal</w:t>
      </w:r>
      <w:r w:rsidR="001E52BB" w:rsidRPr="001234A5">
        <w:rPr>
          <w:lang w:eastAsia="ja-JP"/>
        </w:rPr>
        <w:t>-</w:t>
      </w:r>
      <w:r w:rsidR="001E52BB" w:rsidRPr="001234A5">
        <w:rPr>
          <w:b/>
          <w:lang w:eastAsia="ja-JP"/>
        </w:rPr>
        <w:t>2</w:t>
      </w:r>
      <w:r w:rsidR="001E52BB" w:rsidRPr="001234A5">
        <w:rPr>
          <w:lang w:eastAsia="ja-JP"/>
        </w:rPr>
        <w:t xml:space="preserve">, see Figure 1) </w:t>
      </w:r>
      <w:r w:rsidR="00E51828" w:rsidRPr="001234A5">
        <w:rPr>
          <w:lang w:eastAsia="ja-JP"/>
        </w:rPr>
        <w:t>that exhibit</w:t>
      </w:r>
      <w:r w:rsidR="00745F12" w:rsidRPr="001234A5">
        <w:rPr>
          <w:lang w:eastAsia="ja-JP"/>
        </w:rPr>
        <w:t xml:space="preserve"> </w:t>
      </w:r>
      <w:r w:rsidR="00E51828" w:rsidRPr="001234A5">
        <w:rPr>
          <w:lang w:eastAsia="ja-JP"/>
        </w:rPr>
        <w:t>visible-light</w:t>
      </w:r>
      <w:r w:rsidR="00745F12" w:rsidRPr="001234A5">
        <w:rPr>
          <w:lang w:eastAsia="ja-JP"/>
        </w:rPr>
        <w:t xml:space="preserve"> photoisomerization </w:t>
      </w:r>
      <w:r w:rsidR="00C40927" w:rsidRPr="001234A5">
        <w:rPr>
          <w:lang w:eastAsia="ja-JP"/>
        </w:rPr>
        <w:t>equilibri</w:t>
      </w:r>
      <w:r w:rsidR="00E51828" w:rsidRPr="001234A5">
        <w:rPr>
          <w:lang w:eastAsia="ja-JP"/>
        </w:rPr>
        <w:t>a with</w:t>
      </w:r>
      <w:r w:rsidR="00C40927" w:rsidRPr="001234A5">
        <w:rPr>
          <w:lang w:eastAsia="ja-JP"/>
        </w:rPr>
        <w:t xml:space="preserve"> </w:t>
      </w:r>
      <w:r w:rsidR="00C40927" w:rsidRPr="001234A5">
        <w:rPr>
          <w:i/>
          <w:lang w:eastAsia="ja-JP"/>
        </w:rPr>
        <w:t>distal</w:t>
      </w:r>
      <w:r w:rsidR="00C40927" w:rsidRPr="001234A5">
        <w:rPr>
          <w:lang w:eastAsia="ja-JP"/>
        </w:rPr>
        <w:t>-</w:t>
      </w:r>
      <w:r w:rsidR="00C40927" w:rsidRPr="001234A5">
        <w:rPr>
          <w:b/>
          <w:lang w:eastAsia="ja-JP"/>
        </w:rPr>
        <w:t>2</w:t>
      </w:r>
      <w:r w:rsidR="00C40927" w:rsidRPr="001234A5">
        <w:rPr>
          <w:lang w:eastAsia="ja-JP"/>
        </w:rPr>
        <w:t xml:space="preserve"> </w:t>
      </w:r>
      <w:r w:rsidR="006E2A12" w:rsidRPr="001234A5">
        <w:rPr>
          <w:lang w:eastAsia="ja-JP"/>
        </w:rPr>
        <w:t>by i</w:t>
      </w:r>
      <w:r w:rsidR="006E2A12" w:rsidRPr="001234A5">
        <w:t xml:space="preserve">ntroducing </w:t>
      </w:r>
      <w:r w:rsidR="00F466D3" w:rsidRPr="001234A5">
        <w:rPr>
          <w:lang w:eastAsia="ja-JP"/>
        </w:rPr>
        <w:t>an</w:t>
      </w:r>
      <w:r w:rsidR="00F466D3" w:rsidRPr="001234A5">
        <w:t xml:space="preserve"> </w:t>
      </w:r>
      <w:r w:rsidR="006E2A12" w:rsidRPr="001234A5">
        <w:t xml:space="preserve">alkyl </w:t>
      </w:r>
      <w:r w:rsidR="006E2A12" w:rsidRPr="001234A5">
        <w:rPr>
          <w:lang w:eastAsia="ja-JP"/>
        </w:rPr>
        <w:t>chain</w:t>
      </w:r>
      <w:r w:rsidR="00F466D3" w:rsidRPr="001234A5">
        <w:t xml:space="preserve"> </w:t>
      </w:r>
      <w:r w:rsidR="006E2A12" w:rsidRPr="001234A5">
        <w:t>on</w:t>
      </w:r>
      <w:r w:rsidR="00F466D3" w:rsidRPr="001234A5">
        <w:t xml:space="preserve"> </w:t>
      </w:r>
      <w:r w:rsidR="00F62124">
        <w:t xml:space="preserve">each </w:t>
      </w:r>
      <w:r w:rsidR="006E2A12" w:rsidRPr="001234A5">
        <w:t xml:space="preserve">tridentate and </w:t>
      </w:r>
      <w:r w:rsidR="006E2A12" w:rsidRPr="00A01C8B">
        <w:t>bidentate ligand</w:t>
      </w:r>
      <w:r w:rsidR="006E2A12" w:rsidRPr="001234A5">
        <w:rPr>
          <w:lang w:eastAsia="ja-JP"/>
        </w:rPr>
        <w:t xml:space="preserve"> of the ruthenium </w:t>
      </w:r>
      <w:r w:rsidR="00610168" w:rsidRPr="001234A5">
        <w:rPr>
          <w:lang w:eastAsia="ja-JP"/>
        </w:rPr>
        <w:t xml:space="preserve">aqua </w:t>
      </w:r>
      <w:r w:rsidR="006E2A12" w:rsidRPr="001234A5">
        <w:rPr>
          <w:lang w:eastAsia="ja-JP"/>
        </w:rPr>
        <w:t>complex</w:t>
      </w:r>
      <w:r w:rsidR="00745F12" w:rsidRPr="001234A5">
        <w:rPr>
          <w:lang w:eastAsia="ja-JP"/>
        </w:rPr>
        <w:t xml:space="preserve">. </w:t>
      </w:r>
      <w:r w:rsidR="00610168" w:rsidRPr="001234A5">
        <w:rPr>
          <w:lang w:eastAsia="ja-JP"/>
        </w:rPr>
        <w:t>G</w:t>
      </w:r>
      <w:r w:rsidR="00745F12" w:rsidRPr="001234A5">
        <w:rPr>
          <w:lang w:eastAsia="ja-JP"/>
        </w:rPr>
        <w:t>iant vesicles inco</w:t>
      </w:r>
      <w:r w:rsidR="007E774D" w:rsidRPr="001234A5">
        <w:rPr>
          <w:lang w:eastAsia="ja-JP"/>
        </w:rPr>
        <w:t>rporating</w:t>
      </w:r>
      <w:r w:rsidR="005B7383" w:rsidRPr="001234A5">
        <w:rPr>
          <w:lang w:eastAsia="ja-JP"/>
        </w:rPr>
        <w:t xml:space="preserve"> </w:t>
      </w:r>
      <w:r w:rsidR="007E774D" w:rsidRPr="001234A5">
        <w:rPr>
          <w:i/>
        </w:rPr>
        <w:t>proximal</w:t>
      </w:r>
      <w:r w:rsidR="007E774D" w:rsidRPr="001234A5">
        <w:t>-</w:t>
      </w:r>
      <w:r w:rsidR="007E774D" w:rsidRPr="001234A5">
        <w:rPr>
          <w:b/>
        </w:rPr>
        <w:t>2</w:t>
      </w:r>
      <w:r w:rsidR="00745F12" w:rsidRPr="001234A5">
        <w:rPr>
          <w:lang w:eastAsia="ja-JP"/>
        </w:rPr>
        <w:t xml:space="preserve"> </w:t>
      </w:r>
      <w:r w:rsidR="00E51828" w:rsidRPr="001234A5">
        <w:rPr>
          <w:lang w:eastAsia="ja-JP"/>
        </w:rPr>
        <w:t>undergo</w:t>
      </w:r>
      <w:r w:rsidR="003739CC" w:rsidRPr="001234A5">
        <w:rPr>
          <w:lang w:eastAsia="ja-JP"/>
        </w:rPr>
        <w:t xml:space="preserve"> </w:t>
      </w:r>
      <w:r w:rsidRPr="001234A5">
        <w:rPr>
          <w:lang w:eastAsia="ja-JP"/>
        </w:rPr>
        <w:t>morphological changes</w:t>
      </w:r>
      <w:r w:rsidR="00766412" w:rsidRPr="001234A5">
        <w:rPr>
          <w:lang w:eastAsia="ja-JP"/>
        </w:rPr>
        <w:t xml:space="preserve"> under the irradiation of visible light in the phototherapeutic window</w:t>
      </w:r>
      <w:r w:rsidRPr="001234A5">
        <w:rPr>
          <w:lang w:eastAsia="ja-JP"/>
        </w:rPr>
        <w:t>.</w:t>
      </w:r>
      <w:r w:rsidR="00E70B48" w:rsidRPr="001234A5">
        <w:rPr>
          <w:lang w:eastAsia="ja-JP"/>
        </w:rPr>
        <w:fldChar w:fldCharType="begin"/>
      </w:r>
      <w:r w:rsidR="003244BA" w:rsidRPr="001234A5">
        <w:rPr>
          <w:lang w:eastAsia="ja-JP"/>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E70B48" w:rsidRPr="001234A5">
        <w:rPr>
          <w:lang w:eastAsia="ja-JP"/>
        </w:rPr>
        <w:fldChar w:fldCharType="separate"/>
      </w:r>
      <w:r w:rsidR="003244BA" w:rsidRPr="001234A5">
        <w:rPr>
          <w:noProof/>
          <w:vertAlign w:val="superscript"/>
          <w:lang w:eastAsia="ja-JP"/>
        </w:rPr>
        <w:t>29</w:t>
      </w:r>
      <w:r w:rsidR="00E70B48" w:rsidRPr="001234A5">
        <w:rPr>
          <w:lang w:eastAsia="ja-JP"/>
        </w:rPr>
        <w:fldChar w:fldCharType="end"/>
      </w:r>
      <w:r w:rsidRPr="001234A5">
        <w:rPr>
          <w:lang w:eastAsia="ja-JP"/>
        </w:rPr>
        <w:t xml:space="preserve"> </w:t>
      </w:r>
      <w:r w:rsidR="00595AC0" w:rsidRPr="001234A5">
        <w:t>Herein, we describe</w:t>
      </w:r>
      <w:r w:rsidR="00E51828" w:rsidRPr="001234A5">
        <w:t xml:space="preserve"> the</w:t>
      </w:r>
      <w:r w:rsidR="00595AC0" w:rsidRPr="001234A5">
        <w:t xml:space="preserve"> </w:t>
      </w:r>
      <w:r w:rsidR="00745F12" w:rsidRPr="001234A5">
        <w:t xml:space="preserve">detailed </w:t>
      </w:r>
      <w:r w:rsidR="00BA5E43" w:rsidRPr="001234A5">
        <w:t>synthes</w:t>
      </w:r>
      <w:r w:rsidR="00BA5E43">
        <w:t>e</w:t>
      </w:r>
      <w:r w:rsidR="00BA5E43" w:rsidRPr="001234A5">
        <w:t xml:space="preserve">s </w:t>
      </w:r>
      <w:r w:rsidR="00745F12" w:rsidRPr="001234A5">
        <w:t xml:space="preserve">of ruthenium complexes </w:t>
      </w:r>
      <w:r w:rsidR="006A7725" w:rsidRPr="001234A5">
        <w:t xml:space="preserve">and </w:t>
      </w:r>
      <w:r w:rsidR="00E51828" w:rsidRPr="001234A5">
        <w:t xml:space="preserve">the </w:t>
      </w:r>
      <w:r w:rsidR="006A7725" w:rsidRPr="001234A5">
        <w:t>preparation of giant vesicles</w:t>
      </w:r>
      <w:r w:rsidR="00745F12" w:rsidRPr="001234A5">
        <w:t>. The protocols will enable</w:t>
      </w:r>
      <w:r w:rsidR="003A7AEE" w:rsidRPr="001234A5">
        <w:t xml:space="preserve"> </w:t>
      </w:r>
      <w:r w:rsidR="00745F12" w:rsidRPr="001234A5">
        <w:t>researchers to prepare, characterize, and u</w:t>
      </w:r>
      <w:r w:rsidR="00E51828" w:rsidRPr="001234A5">
        <w:t>tilize</w:t>
      </w:r>
      <w:r w:rsidR="00745F12" w:rsidRPr="001234A5">
        <w:t xml:space="preserve"> </w:t>
      </w:r>
      <w:r w:rsidR="003A7AEE" w:rsidRPr="001234A5">
        <w:t>light-responsive giant vesicles</w:t>
      </w:r>
      <w:r w:rsidR="00745F12" w:rsidRPr="001234A5">
        <w:t>.</w:t>
      </w:r>
      <w:r w:rsidR="006A7725" w:rsidRPr="001234A5">
        <w:t xml:space="preserve"> </w:t>
      </w:r>
    </w:p>
    <w:p w14:paraId="3CA2BB29" w14:textId="77777777" w:rsidR="00D553E2" w:rsidRPr="001234A5" w:rsidRDefault="00D553E2" w:rsidP="00B1789B">
      <w:pPr>
        <w:autoSpaceDE/>
        <w:autoSpaceDN/>
      </w:pPr>
    </w:p>
    <w:p w14:paraId="49F2ED49" w14:textId="77777777" w:rsidR="00C035BD" w:rsidRPr="001234A5" w:rsidRDefault="00C035BD" w:rsidP="00B1789B">
      <w:pPr>
        <w:autoSpaceDE/>
        <w:autoSpaceDN/>
      </w:pPr>
      <w:r w:rsidRPr="001234A5">
        <w:rPr>
          <w:bCs/>
        </w:rPr>
        <w:t>[Place Figure 1 here]</w:t>
      </w:r>
    </w:p>
    <w:p w14:paraId="0785D7C0" w14:textId="77777777" w:rsidR="00877305" w:rsidRPr="001234A5" w:rsidRDefault="00877305" w:rsidP="00B1789B">
      <w:pPr>
        <w:autoSpaceDE/>
        <w:autoSpaceDN/>
      </w:pPr>
    </w:p>
    <w:p w14:paraId="34B28624" w14:textId="77777777" w:rsidR="006305D7" w:rsidRPr="001234A5" w:rsidRDefault="006305D7" w:rsidP="00B1789B">
      <w:r w:rsidRPr="005D7075">
        <w:rPr>
          <w:b/>
        </w:rPr>
        <w:t>PROTOCOL:</w:t>
      </w:r>
      <w:r w:rsidRPr="001234A5">
        <w:t xml:space="preserve"> </w:t>
      </w:r>
    </w:p>
    <w:p w14:paraId="3FD0DF0E" w14:textId="77777777" w:rsidR="00D553E2" w:rsidRPr="001234A5" w:rsidRDefault="00D553E2" w:rsidP="00B1789B"/>
    <w:p w14:paraId="4B09FCF8" w14:textId="20A648AD" w:rsidR="006305D7" w:rsidRPr="001234A5" w:rsidRDefault="00D553E2" w:rsidP="00B1789B">
      <w:pPr>
        <w:pStyle w:val="NormalWeb"/>
        <w:spacing w:before="0" w:beforeAutospacing="0" w:after="0" w:afterAutospacing="0"/>
        <w:rPr>
          <w:lang w:eastAsia="ja-JP"/>
        </w:rPr>
      </w:pPr>
      <w:r w:rsidRPr="001234A5">
        <w:rPr>
          <w:lang w:eastAsia="ja-JP"/>
        </w:rPr>
        <w:t xml:space="preserve">Note: </w:t>
      </w:r>
      <w:r w:rsidR="003739CC" w:rsidRPr="001234A5">
        <w:rPr>
          <w:lang w:eastAsia="ja-JP"/>
        </w:rPr>
        <w:t>Ru(tpy)Cl</w:t>
      </w:r>
      <w:r w:rsidR="003739CC" w:rsidRPr="001234A5">
        <w:rPr>
          <w:vertAlign w:val="subscript"/>
          <w:lang w:eastAsia="ja-JP"/>
        </w:rPr>
        <w:t>3</w:t>
      </w:r>
      <w:r w:rsidR="00E70B48" w:rsidRPr="001234A5">
        <w:rPr>
          <w:vertAlign w:val="subscript"/>
          <w:lang w:eastAsia="ja-JP"/>
        </w:rPr>
        <w:fldChar w:fldCharType="begin"/>
      </w:r>
      <w:r w:rsidR="002D6A8B" w:rsidRPr="001234A5">
        <w:rPr>
          <w:vertAlign w:val="subscript"/>
          <w:lang w:eastAsia="ja-JP"/>
        </w:rPr>
        <w:instrText xml:space="preserve"> ADDIN EN.CITE &lt;EndNote&gt;&lt;Cite&gt;&lt;Author&gt;Sullivan&lt;/Author&gt;&lt;Year&gt;1980&lt;/Year&gt;&lt;RecNum&gt;450&lt;/RecNum&gt;&lt;DisplayText&gt;&lt;style face="superscript"&gt;30&lt;/style&gt;&lt;/DisplayText&gt;&lt;record&gt;&lt;rec-number&gt;450&lt;/rec-number&gt;&lt;foreign-keys&gt;&lt;key app="EN" db-id="xzrxrt9xip02dse0wscxaxpr99xdw2tdvtp0" timestamp="1334124475"&gt;450&lt;/key&gt;&lt;/foreign-keys&gt;&lt;ref-type name="Journal Article"&gt;17&lt;/ref-type&gt;&lt;contributors&gt;&lt;authors&gt;&lt;author&gt;Sullivan, B. Patrick&lt;/author&gt;&lt;author&gt;Calvert, Jeffrey M.&lt;/author&gt;&lt;author&gt;Meyer, Thomas J.&lt;/author&gt;&lt;/authors&gt;&lt;/contributors&gt;&lt;titles&gt;&lt;title&gt;Cis-trans isomerism in (trpy)(PPh3)RuC12.  Comparisons between the chemical and physical properties of a cis-trans isomeric pair&lt;/title&gt;&lt;secondary-title&gt;Inorganic Chemistry&lt;/secondary-title&gt;&lt;alt-title&gt;Inorg. Chem.&lt;/alt-title&gt;&lt;/titles&gt;&lt;periodical&gt;&lt;full-title&gt;Inorganic Chemistry&lt;/full-title&gt;&lt;abbr-1&gt;Inorg. Chem.&lt;/abbr-1&gt;&lt;/periodical&gt;&lt;alt-periodical&gt;&lt;full-title&gt;Inorganic Chemistry&lt;/full-title&gt;&lt;abbr-1&gt;Inorg. Chem.&lt;/abbr-1&gt;&lt;/alt-periodical&gt;&lt;pages&gt;1404-1407&lt;/pages&gt;&lt;volume&gt;19&lt;/volume&gt;&lt;number&gt;5&lt;/number&gt;&lt;dates&gt;&lt;year&gt;1980&lt;/year&gt;&lt;/dates&gt;&lt;isbn&gt;0020-1669&lt;/isbn&gt;&lt;urls&gt;&lt;related-urls&gt;&lt;url&gt;http://pubs3.acs.org/acs/journals/doilookup?in_doi=10.1021/ic50207a066&lt;/url&gt;&lt;/related-urls&gt;&lt;/urls&gt;&lt;electronic-resource-num&gt;10.1021/ic50207a066&lt;/electronic-resource-num&gt;&lt;/record&gt;&lt;/Cite&gt;&lt;/EndNote&gt;</w:instrText>
      </w:r>
      <w:r w:rsidR="00E70B48" w:rsidRPr="001234A5">
        <w:rPr>
          <w:vertAlign w:val="subscript"/>
          <w:lang w:eastAsia="ja-JP"/>
        </w:rPr>
        <w:fldChar w:fldCharType="separate"/>
      </w:r>
      <w:r w:rsidR="003739CC" w:rsidRPr="001234A5">
        <w:rPr>
          <w:noProof/>
          <w:vertAlign w:val="superscript"/>
          <w:lang w:eastAsia="ja-JP"/>
        </w:rPr>
        <w:t>30</w:t>
      </w:r>
      <w:r w:rsidR="00E70B48" w:rsidRPr="001234A5">
        <w:rPr>
          <w:vertAlign w:val="subscript"/>
          <w:lang w:eastAsia="ja-JP"/>
        </w:rPr>
        <w:fldChar w:fldCharType="end"/>
      </w:r>
      <w:r w:rsidR="003739CC" w:rsidRPr="001234A5">
        <w:rPr>
          <w:lang w:eastAsia="ja-JP"/>
        </w:rPr>
        <w:t xml:space="preserve">, </w:t>
      </w:r>
      <w:r w:rsidR="00B260D2" w:rsidRPr="001234A5">
        <w:rPr>
          <w:b/>
          <w:lang w:eastAsia="ja-JP"/>
        </w:rPr>
        <w:t>L1</w:t>
      </w:r>
      <w:r w:rsidR="00E70B48" w:rsidRPr="001234A5">
        <w:rPr>
          <w:lang w:eastAsia="ja-JP"/>
        </w:rPr>
        <w:fldChar w:fldCharType="begin"/>
      </w:r>
      <w:r w:rsidR="005058D6" w:rsidRPr="001234A5">
        <w:rPr>
          <w:lang w:eastAsia="ja-JP"/>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E70B48" w:rsidRPr="001234A5">
        <w:rPr>
          <w:lang w:eastAsia="ja-JP"/>
        </w:rPr>
        <w:fldChar w:fldCharType="separate"/>
      </w:r>
      <w:r w:rsidR="005058D6" w:rsidRPr="001234A5">
        <w:rPr>
          <w:noProof/>
          <w:vertAlign w:val="superscript"/>
          <w:lang w:eastAsia="ja-JP"/>
        </w:rPr>
        <w:t>29</w:t>
      </w:r>
      <w:r w:rsidR="00E70B48" w:rsidRPr="001234A5">
        <w:rPr>
          <w:lang w:eastAsia="ja-JP"/>
        </w:rPr>
        <w:fldChar w:fldCharType="end"/>
      </w:r>
      <w:r w:rsidR="000317D3" w:rsidRPr="001234A5">
        <w:rPr>
          <w:lang w:eastAsia="ja-JP"/>
        </w:rPr>
        <w:t xml:space="preserve">, </w:t>
      </w:r>
      <w:r w:rsidR="00E93F2D" w:rsidRPr="001234A5">
        <w:rPr>
          <w:lang w:eastAsia="ja-JP"/>
        </w:rPr>
        <w:t>2-(2’-(6’-chloro)-pyridyl)quinoline</w:t>
      </w:r>
      <w:r w:rsidR="00E70B48" w:rsidRPr="001234A5">
        <w:rPr>
          <w:lang w:eastAsia="ja-JP"/>
        </w:rPr>
        <w:fldChar w:fldCharType="begin"/>
      </w:r>
      <w:r w:rsidR="003244BA" w:rsidRPr="001234A5">
        <w:rPr>
          <w:lang w:eastAsia="ja-JP"/>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E70B48" w:rsidRPr="001234A5">
        <w:rPr>
          <w:lang w:eastAsia="ja-JP"/>
        </w:rPr>
        <w:fldChar w:fldCharType="separate"/>
      </w:r>
      <w:r w:rsidR="003244BA" w:rsidRPr="001234A5">
        <w:rPr>
          <w:noProof/>
          <w:vertAlign w:val="superscript"/>
          <w:lang w:eastAsia="ja-JP"/>
        </w:rPr>
        <w:t>29</w:t>
      </w:r>
      <w:r w:rsidR="00E70B48" w:rsidRPr="001234A5">
        <w:rPr>
          <w:lang w:eastAsia="ja-JP"/>
        </w:rPr>
        <w:fldChar w:fldCharType="end"/>
      </w:r>
      <w:r w:rsidR="000317D3" w:rsidRPr="001234A5">
        <w:rPr>
          <w:lang w:eastAsia="ja-JP"/>
        </w:rPr>
        <w:t xml:space="preserve">, </w:t>
      </w:r>
      <w:r w:rsidR="000317D3" w:rsidRPr="001234A5">
        <w:rPr>
          <w:i/>
          <w:lang w:eastAsia="ja-JP"/>
        </w:rPr>
        <w:t>proximal</w:t>
      </w:r>
      <w:r w:rsidR="000317D3" w:rsidRPr="001234A5">
        <w:rPr>
          <w:lang w:eastAsia="ja-JP"/>
        </w:rPr>
        <w:t>-</w:t>
      </w:r>
      <w:r w:rsidR="000317D3" w:rsidRPr="001234A5">
        <w:rPr>
          <w:b/>
          <w:lang w:eastAsia="ja-JP"/>
        </w:rPr>
        <w:t>1</w:t>
      </w:r>
      <w:r w:rsidR="000317D3" w:rsidRPr="001234A5">
        <w:rPr>
          <w:lang w:eastAsia="ja-JP"/>
        </w:rPr>
        <w:fldChar w:fldCharType="begin"/>
      </w:r>
      <w:r w:rsidR="000317D3" w:rsidRPr="001234A5">
        <w:rPr>
          <w:lang w:eastAsia="ja-JP"/>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0317D3" w:rsidRPr="001234A5">
        <w:rPr>
          <w:lang w:eastAsia="ja-JP"/>
        </w:rPr>
        <w:fldChar w:fldCharType="separate"/>
      </w:r>
      <w:r w:rsidR="000317D3" w:rsidRPr="001234A5">
        <w:rPr>
          <w:noProof/>
          <w:vertAlign w:val="superscript"/>
          <w:lang w:eastAsia="ja-JP"/>
        </w:rPr>
        <w:t>29</w:t>
      </w:r>
      <w:r w:rsidR="000317D3" w:rsidRPr="001234A5">
        <w:rPr>
          <w:lang w:eastAsia="ja-JP"/>
        </w:rPr>
        <w:fldChar w:fldCharType="end"/>
      </w:r>
      <w:r w:rsidR="000317D3" w:rsidRPr="001234A5">
        <w:rPr>
          <w:lang w:eastAsia="ja-JP"/>
        </w:rPr>
        <w:t xml:space="preserve"> </w:t>
      </w:r>
      <w:r w:rsidR="00E93F2D" w:rsidRPr="001234A5">
        <w:rPr>
          <w:lang w:eastAsia="ja-JP"/>
        </w:rPr>
        <w:t xml:space="preserve">were synthesized as previously described. </w:t>
      </w:r>
    </w:p>
    <w:p w14:paraId="593A8A9D" w14:textId="77777777" w:rsidR="00D553E2" w:rsidRPr="001234A5" w:rsidRDefault="00D553E2" w:rsidP="00A01C8B">
      <w:pPr>
        <w:pStyle w:val="NormalWeb"/>
        <w:spacing w:before="0" w:beforeAutospacing="0" w:after="0" w:afterAutospacing="0"/>
        <w:jc w:val="left"/>
        <w:rPr>
          <w:bCs/>
        </w:rPr>
      </w:pPr>
    </w:p>
    <w:p w14:paraId="35E47EAE" w14:textId="38492B5B" w:rsidR="0043473F" w:rsidRDefault="00DD2F1D" w:rsidP="00A01C8B">
      <w:pPr>
        <w:pStyle w:val="NormalWeb"/>
        <w:numPr>
          <w:ilvl w:val="0"/>
          <w:numId w:val="6"/>
        </w:numPr>
        <w:spacing w:before="0" w:beforeAutospacing="0" w:after="0" w:afterAutospacing="0"/>
        <w:jc w:val="left"/>
        <w:rPr>
          <w:b/>
          <w:bCs/>
        </w:rPr>
      </w:pPr>
      <w:r w:rsidRPr="001234A5">
        <w:rPr>
          <w:b/>
          <w:bCs/>
        </w:rPr>
        <w:t>Synthes</w:t>
      </w:r>
      <w:r>
        <w:rPr>
          <w:b/>
          <w:bCs/>
        </w:rPr>
        <w:t>i</w:t>
      </w:r>
      <w:r w:rsidRPr="001234A5">
        <w:rPr>
          <w:b/>
          <w:bCs/>
        </w:rPr>
        <w:t xml:space="preserve">s </w:t>
      </w:r>
      <w:r w:rsidR="008354CA" w:rsidRPr="001234A5">
        <w:rPr>
          <w:b/>
          <w:bCs/>
        </w:rPr>
        <w:t>of</w:t>
      </w:r>
      <w:r w:rsidR="00B260D2" w:rsidRPr="001234A5">
        <w:rPr>
          <w:b/>
          <w:bCs/>
        </w:rPr>
        <w:t xml:space="preserve"> 2-(2’-(6’-decyloxy)-pyridyl)quinoline (L2)</w:t>
      </w:r>
    </w:p>
    <w:p w14:paraId="4D34885E" w14:textId="77777777" w:rsidR="00F81626" w:rsidRPr="001234A5" w:rsidRDefault="00F81626" w:rsidP="00F81626">
      <w:pPr>
        <w:pStyle w:val="NormalWeb"/>
        <w:spacing w:before="0" w:beforeAutospacing="0" w:after="0" w:afterAutospacing="0"/>
        <w:ind w:left="360"/>
        <w:jc w:val="left"/>
        <w:rPr>
          <w:b/>
          <w:bCs/>
        </w:rPr>
      </w:pPr>
    </w:p>
    <w:p w14:paraId="19DCA44B" w14:textId="5704A57D" w:rsidR="0040091B" w:rsidRPr="001234A5" w:rsidRDefault="0040091B" w:rsidP="00F81626">
      <w:pPr>
        <w:pStyle w:val="NormalWeb"/>
        <w:numPr>
          <w:ilvl w:val="1"/>
          <w:numId w:val="40"/>
        </w:numPr>
        <w:spacing w:before="0" w:beforeAutospacing="0" w:after="240" w:afterAutospacing="0"/>
        <w:ind w:left="0" w:firstLine="0"/>
        <w:jc w:val="left"/>
        <w:rPr>
          <w:lang w:eastAsia="ja-JP"/>
        </w:rPr>
      </w:pPr>
      <w:r w:rsidRPr="001234A5">
        <w:rPr>
          <w:lang w:eastAsia="ja-JP"/>
        </w:rPr>
        <w:t xml:space="preserve">Add </w:t>
      </w:r>
      <w:r w:rsidR="00601159" w:rsidRPr="001234A5">
        <w:rPr>
          <w:lang w:eastAsia="ja-JP"/>
        </w:rPr>
        <w:t xml:space="preserve">2-(2’-(6’-chloro)-pyridyl)quinoline (16.3 mg, 63 </w:t>
      </w:r>
      <w:r w:rsidR="00601159" w:rsidRPr="001234A5">
        <w:rPr>
          <w:rFonts w:eastAsia="Malgun Gothic"/>
          <w:lang w:eastAsia="ja-JP"/>
        </w:rPr>
        <w:t xml:space="preserve">µmol), 1-decanol (0.1 mL), </w:t>
      </w:r>
      <w:r w:rsidR="00735AA6" w:rsidRPr="001234A5">
        <w:rPr>
          <w:rFonts w:eastAsia="Malgun Gothic"/>
          <w:lang w:eastAsia="ja-JP"/>
        </w:rPr>
        <w:t>dimethyl sulfoxide</w:t>
      </w:r>
      <w:r w:rsidR="00601159" w:rsidRPr="001234A5">
        <w:rPr>
          <w:rFonts w:eastAsia="Malgun Gothic"/>
          <w:lang w:eastAsia="ja-JP"/>
        </w:rPr>
        <w:t xml:space="preserve"> (1 mL), </w:t>
      </w:r>
      <w:r w:rsidR="008A496B" w:rsidRPr="001234A5">
        <w:rPr>
          <w:rFonts w:eastAsia="Malgun Gothic"/>
          <w:lang w:eastAsia="ja-JP"/>
        </w:rPr>
        <w:t>KOH</w:t>
      </w:r>
      <w:r w:rsidR="00601159" w:rsidRPr="001234A5">
        <w:rPr>
          <w:rFonts w:eastAsia="Malgun Gothic"/>
          <w:lang w:eastAsia="ja-JP"/>
        </w:rPr>
        <w:t xml:space="preserve"> (0.12 g)</w:t>
      </w:r>
      <w:r w:rsidRPr="001234A5">
        <w:rPr>
          <w:lang w:eastAsia="ja-JP"/>
        </w:rPr>
        <w:t xml:space="preserve"> to a 50 mL round bottom flask </w:t>
      </w:r>
      <w:r w:rsidR="003A563B" w:rsidRPr="001234A5">
        <w:rPr>
          <w:lang w:eastAsia="ja-JP"/>
        </w:rPr>
        <w:t xml:space="preserve">equipped </w:t>
      </w:r>
      <w:r w:rsidRPr="001234A5">
        <w:rPr>
          <w:lang w:eastAsia="ja-JP"/>
        </w:rPr>
        <w:t>with a stir bar.</w:t>
      </w:r>
    </w:p>
    <w:p w14:paraId="409784DF" w14:textId="2C4BDE2E" w:rsidR="0040091B" w:rsidRPr="001234A5" w:rsidRDefault="00601159" w:rsidP="00F81626">
      <w:pPr>
        <w:pStyle w:val="NormalWeb"/>
        <w:numPr>
          <w:ilvl w:val="1"/>
          <w:numId w:val="40"/>
        </w:numPr>
        <w:spacing w:before="0" w:beforeAutospacing="0" w:after="240" w:afterAutospacing="0"/>
        <w:ind w:left="0" w:firstLine="0"/>
        <w:jc w:val="left"/>
        <w:rPr>
          <w:lang w:eastAsia="ja-JP"/>
        </w:rPr>
      </w:pPr>
      <w:r w:rsidRPr="001234A5">
        <w:rPr>
          <w:lang w:eastAsia="ja-JP"/>
        </w:rPr>
        <w:t>Heat and stir</w:t>
      </w:r>
      <w:r w:rsidR="0040091B" w:rsidRPr="001234A5">
        <w:rPr>
          <w:lang w:eastAsia="ja-JP"/>
        </w:rPr>
        <w:t xml:space="preserve"> the reaction mixture </w:t>
      </w:r>
      <w:r w:rsidR="003A563B" w:rsidRPr="001234A5">
        <w:rPr>
          <w:lang w:eastAsia="ja-JP"/>
        </w:rPr>
        <w:t>in</w:t>
      </w:r>
      <w:r w:rsidRPr="001234A5">
        <w:rPr>
          <w:lang w:eastAsia="ja-JP"/>
        </w:rPr>
        <w:t xml:space="preserve"> </w:t>
      </w:r>
      <w:r w:rsidR="003A563B" w:rsidRPr="001234A5">
        <w:rPr>
          <w:lang w:eastAsia="ja-JP"/>
        </w:rPr>
        <w:t xml:space="preserve">an </w:t>
      </w:r>
      <w:r w:rsidRPr="001234A5">
        <w:rPr>
          <w:lang w:eastAsia="ja-JP"/>
        </w:rPr>
        <w:t xml:space="preserve">80 °C </w:t>
      </w:r>
      <w:r w:rsidR="0040091B" w:rsidRPr="001234A5">
        <w:rPr>
          <w:lang w:eastAsia="ja-JP"/>
        </w:rPr>
        <w:t>oil bath for 4</w:t>
      </w:r>
      <w:r w:rsidR="001D7F33" w:rsidRPr="001234A5">
        <w:rPr>
          <w:lang w:eastAsia="ja-JP"/>
        </w:rPr>
        <w:t xml:space="preserve"> </w:t>
      </w:r>
      <w:r w:rsidR="0040091B" w:rsidRPr="001234A5">
        <w:rPr>
          <w:lang w:eastAsia="ja-JP"/>
        </w:rPr>
        <w:t>h.</w:t>
      </w:r>
    </w:p>
    <w:p w14:paraId="0FD13EA0" w14:textId="340606EA" w:rsidR="00601159" w:rsidRPr="001234A5" w:rsidRDefault="00601159" w:rsidP="00F81626">
      <w:pPr>
        <w:pStyle w:val="NormalWeb"/>
        <w:numPr>
          <w:ilvl w:val="1"/>
          <w:numId w:val="40"/>
        </w:numPr>
        <w:spacing w:before="0" w:beforeAutospacing="0" w:after="240" w:afterAutospacing="0"/>
        <w:ind w:left="0" w:firstLine="0"/>
        <w:jc w:val="left"/>
        <w:rPr>
          <w:lang w:eastAsia="ja-JP"/>
        </w:rPr>
      </w:pPr>
      <w:r w:rsidRPr="001234A5">
        <w:rPr>
          <w:rFonts w:hint="eastAsia"/>
          <w:lang w:eastAsia="ja-JP"/>
        </w:rPr>
        <w:t xml:space="preserve">Transfer the reaction </w:t>
      </w:r>
      <w:r w:rsidR="00396747" w:rsidRPr="001234A5">
        <w:rPr>
          <w:lang w:eastAsia="ja-JP"/>
        </w:rPr>
        <w:t>mixture</w:t>
      </w:r>
      <w:r w:rsidRPr="001234A5">
        <w:rPr>
          <w:rFonts w:hint="eastAsia"/>
          <w:lang w:eastAsia="ja-JP"/>
        </w:rPr>
        <w:t xml:space="preserve"> to a </w:t>
      </w:r>
      <w:r w:rsidR="00396747" w:rsidRPr="001234A5">
        <w:rPr>
          <w:lang w:eastAsia="ja-JP"/>
        </w:rPr>
        <w:t xml:space="preserve">separating </w:t>
      </w:r>
      <w:r w:rsidRPr="001234A5">
        <w:rPr>
          <w:rFonts w:hint="eastAsia"/>
          <w:lang w:eastAsia="ja-JP"/>
        </w:rPr>
        <w:t>funnel</w:t>
      </w:r>
      <w:r w:rsidR="00396747" w:rsidRPr="001234A5">
        <w:rPr>
          <w:lang w:eastAsia="ja-JP"/>
        </w:rPr>
        <w:t>,</w:t>
      </w:r>
      <w:r w:rsidRPr="001234A5">
        <w:rPr>
          <w:rFonts w:hint="eastAsia"/>
          <w:lang w:eastAsia="ja-JP"/>
        </w:rPr>
        <w:t xml:space="preserve"> </w:t>
      </w:r>
      <w:r w:rsidR="003C388E" w:rsidRPr="001234A5">
        <w:rPr>
          <w:lang w:eastAsia="ja-JP"/>
        </w:rPr>
        <w:t xml:space="preserve">and </w:t>
      </w:r>
      <w:r w:rsidRPr="001234A5">
        <w:rPr>
          <w:rFonts w:hint="eastAsia"/>
          <w:lang w:eastAsia="ja-JP"/>
        </w:rPr>
        <w:t>a</w:t>
      </w:r>
      <w:r w:rsidR="003C388E" w:rsidRPr="001234A5">
        <w:rPr>
          <w:rFonts w:hint="eastAsia"/>
          <w:lang w:eastAsia="ja-JP"/>
        </w:rPr>
        <w:t>d</w:t>
      </w:r>
      <w:r w:rsidRPr="001234A5">
        <w:rPr>
          <w:rFonts w:hint="eastAsia"/>
          <w:lang w:eastAsia="ja-JP"/>
        </w:rPr>
        <w:t>d chloroform</w:t>
      </w:r>
      <w:r w:rsidRPr="001234A5">
        <w:rPr>
          <w:lang w:eastAsia="ja-JP"/>
        </w:rPr>
        <w:t xml:space="preserve"> (</w:t>
      </w:r>
      <w:r w:rsidRPr="001234A5">
        <w:rPr>
          <w:i/>
          <w:lang w:eastAsia="ja-JP"/>
        </w:rPr>
        <w:t xml:space="preserve">ca. </w:t>
      </w:r>
      <w:r w:rsidRPr="001234A5">
        <w:rPr>
          <w:lang w:eastAsia="ja-JP"/>
        </w:rPr>
        <w:t>20 mL)</w:t>
      </w:r>
      <w:r w:rsidRPr="001234A5">
        <w:rPr>
          <w:rFonts w:eastAsia="Malgun Gothic"/>
          <w:lang w:eastAsia="ja-JP"/>
        </w:rPr>
        <w:t xml:space="preserve"> and water </w:t>
      </w:r>
      <w:r w:rsidRPr="001234A5">
        <w:rPr>
          <w:lang w:eastAsia="ja-JP"/>
        </w:rPr>
        <w:t>(</w:t>
      </w:r>
      <w:r w:rsidRPr="001234A5">
        <w:rPr>
          <w:i/>
          <w:lang w:eastAsia="ja-JP"/>
        </w:rPr>
        <w:t xml:space="preserve">ca. </w:t>
      </w:r>
      <w:r w:rsidRPr="001234A5">
        <w:rPr>
          <w:lang w:eastAsia="ja-JP"/>
        </w:rPr>
        <w:t xml:space="preserve">20 mL). </w:t>
      </w:r>
      <w:r w:rsidR="00396747" w:rsidRPr="001234A5">
        <w:rPr>
          <w:lang w:eastAsia="ja-JP"/>
        </w:rPr>
        <w:t>Shake the funnel for 2</w:t>
      </w:r>
      <w:r w:rsidR="003A563B" w:rsidRPr="001234A5">
        <w:rPr>
          <w:lang w:eastAsia="ja-JP"/>
        </w:rPr>
        <w:t>–</w:t>
      </w:r>
      <w:r w:rsidR="00396747" w:rsidRPr="001234A5">
        <w:rPr>
          <w:lang w:eastAsia="ja-JP"/>
        </w:rPr>
        <w:t xml:space="preserve">3 minutes and wait several hours for complete separation </w:t>
      </w:r>
      <w:r w:rsidR="003A563B" w:rsidRPr="001234A5">
        <w:rPr>
          <w:lang w:eastAsia="ja-JP"/>
        </w:rPr>
        <w:t>in</w:t>
      </w:r>
      <w:r w:rsidR="008A496B" w:rsidRPr="001234A5">
        <w:rPr>
          <w:lang w:eastAsia="ja-JP"/>
        </w:rPr>
        <w:t xml:space="preserve">to </w:t>
      </w:r>
      <w:r w:rsidR="00396747" w:rsidRPr="001234A5">
        <w:rPr>
          <w:lang w:eastAsia="ja-JP"/>
        </w:rPr>
        <w:t xml:space="preserve">two layers. Collect the </w:t>
      </w:r>
      <w:r w:rsidR="003C388E" w:rsidRPr="001234A5">
        <w:rPr>
          <w:lang w:eastAsia="ja-JP"/>
        </w:rPr>
        <w:t xml:space="preserve">bottom </w:t>
      </w:r>
      <w:r w:rsidR="00674735" w:rsidRPr="001234A5">
        <w:rPr>
          <w:lang w:eastAsia="ja-JP"/>
        </w:rPr>
        <w:t xml:space="preserve">organic layer, </w:t>
      </w:r>
      <w:r w:rsidR="0004364E" w:rsidRPr="001234A5">
        <w:rPr>
          <w:lang w:eastAsia="ja-JP"/>
        </w:rPr>
        <w:t>add</w:t>
      </w:r>
      <w:r w:rsidRPr="001234A5">
        <w:rPr>
          <w:lang w:eastAsia="ja-JP"/>
        </w:rPr>
        <w:t xml:space="preserve"> </w:t>
      </w:r>
      <w:r w:rsidR="00421C67" w:rsidRPr="001234A5">
        <w:rPr>
          <w:lang w:eastAsia="ja-JP"/>
        </w:rPr>
        <w:t>anhydrous</w:t>
      </w:r>
      <w:r w:rsidR="00421C67" w:rsidRPr="001234A5">
        <w:t xml:space="preserve"> </w:t>
      </w:r>
      <w:r w:rsidRPr="001234A5">
        <w:t>magnesium sulfate</w:t>
      </w:r>
      <w:r w:rsidR="003A563B" w:rsidRPr="001234A5">
        <w:rPr>
          <w:lang w:eastAsia="ja-JP"/>
        </w:rPr>
        <w:t xml:space="preserve"> to absorb</w:t>
      </w:r>
      <w:r w:rsidR="0004364E" w:rsidRPr="001234A5">
        <w:rPr>
          <w:lang w:eastAsia="ja-JP"/>
        </w:rPr>
        <w:t xml:space="preserve"> </w:t>
      </w:r>
      <w:r w:rsidR="003A563B" w:rsidRPr="001234A5">
        <w:rPr>
          <w:lang w:eastAsia="ja-JP"/>
        </w:rPr>
        <w:t xml:space="preserve">the </w:t>
      </w:r>
      <w:r w:rsidR="0004364E" w:rsidRPr="001234A5">
        <w:rPr>
          <w:lang w:eastAsia="ja-JP"/>
        </w:rPr>
        <w:t xml:space="preserve">water in </w:t>
      </w:r>
      <w:r w:rsidR="003A563B" w:rsidRPr="001234A5">
        <w:rPr>
          <w:lang w:eastAsia="ja-JP"/>
        </w:rPr>
        <w:t xml:space="preserve">the </w:t>
      </w:r>
      <w:r w:rsidR="0004364E" w:rsidRPr="001234A5">
        <w:rPr>
          <w:lang w:eastAsia="ja-JP"/>
        </w:rPr>
        <w:t>chloroform</w:t>
      </w:r>
      <w:r w:rsidR="003A563B" w:rsidRPr="001234A5">
        <w:rPr>
          <w:lang w:eastAsia="ja-JP"/>
        </w:rPr>
        <w:t xml:space="preserve">, filter with </w:t>
      </w:r>
      <w:r w:rsidRPr="001234A5">
        <w:rPr>
          <w:lang w:eastAsia="ja-JP"/>
        </w:rPr>
        <w:t xml:space="preserve">folded filtration paper, and </w:t>
      </w:r>
      <w:r w:rsidR="003A563B" w:rsidRPr="001234A5">
        <w:rPr>
          <w:lang w:eastAsia="ja-JP"/>
        </w:rPr>
        <w:t>remove</w:t>
      </w:r>
      <w:r w:rsidR="00FC405F" w:rsidRPr="001234A5">
        <w:rPr>
          <w:lang w:eastAsia="ja-JP"/>
        </w:rPr>
        <w:t xml:space="preserve"> the solvent </w:t>
      </w:r>
      <w:r w:rsidR="003A563B" w:rsidRPr="001234A5">
        <w:rPr>
          <w:lang w:eastAsia="ja-JP"/>
        </w:rPr>
        <w:t>in</w:t>
      </w:r>
      <w:r w:rsidR="00FC405F" w:rsidRPr="001234A5">
        <w:rPr>
          <w:lang w:eastAsia="ja-JP"/>
        </w:rPr>
        <w:t xml:space="preserve"> a rotary evaporator at 40 </w:t>
      </w:r>
      <w:r w:rsidR="00FC405F" w:rsidRPr="001234A5">
        <w:rPr>
          <w:rFonts w:eastAsia="SimSun"/>
          <w:lang w:eastAsia="ja-JP"/>
        </w:rPr>
        <w:t>°C</w:t>
      </w:r>
      <w:r w:rsidR="00421C67" w:rsidRPr="001234A5">
        <w:rPr>
          <w:lang w:eastAsia="ja-JP"/>
        </w:rPr>
        <w:t xml:space="preserve"> </w:t>
      </w:r>
      <w:r w:rsidRPr="001234A5">
        <w:rPr>
          <w:lang w:eastAsia="ja-JP"/>
        </w:rPr>
        <w:t xml:space="preserve">to </w:t>
      </w:r>
      <w:r w:rsidR="008A496B" w:rsidRPr="001234A5">
        <w:rPr>
          <w:lang w:eastAsia="ja-JP"/>
        </w:rPr>
        <w:t>obtain</w:t>
      </w:r>
      <w:r w:rsidRPr="001234A5">
        <w:rPr>
          <w:lang w:eastAsia="ja-JP"/>
        </w:rPr>
        <w:t xml:space="preserve"> </w:t>
      </w:r>
      <w:r w:rsidR="003A563B" w:rsidRPr="001234A5">
        <w:rPr>
          <w:lang w:eastAsia="ja-JP"/>
        </w:rPr>
        <w:t xml:space="preserve">the </w:t>
      </w:r>
      <w:r w:rsidRPr="001234A5">
        <w:rPr>
          <w:lang w:eastAsia="ja-JP"/>
        </w:rPr>
        <w:t>oily crude produ</w:t>
      </w:r>
      <w:r w:rsidR="00041D8D" w:rsidRPr="001234A5">
        <w:rPr>
          <w:lang w:eastAsia="ja-JP"/>
        </w:rPr>
        <w:t>ct.</w:t>
      </w:r>
    </w:p>
    <w:p w14:paraId="695C2AE8" w14:textId="2F028A9E" w:rsidR="00601159" w:rsidRPr="001234A5" w:rsidRDefault="00601159" w:rsidP="00F81626">
      <w:pPr>
        <w:pStyle w:val="NormalWeb"/>
        <w:numPr>
          <w:ilvl w:val="1"/>
          <w:numId w:val="40"/>
        </w:numPr>
        <w:spacing w:before="0" w:beforeAutospacing="0" w:after="240" w:afterAutospacing="0"/>
        <w:ind w:left="0" w:firstLine="0"/>
        <w:jc w:val="left"/>
        <w:rPr>
          <w:lang w:eastAsia="ja-JP"/>
        </w:rPr>
      </w:pPr>
      <w:r w:rsidRPr="001234A5">
        <w:rPr>
          <w:lang w:eastAsia="ja-JP"/>
        </w:rPr>
        <w:t xml:space="preserve">Purify the product with silica gel chromatography </w:t>
      </w:r>
      <w:r w:rsidR="003C388E" w:rsidRPr="001234A5">
        <w:rPr>
          <w:lang w:eastAsia="ja-JP"/>
        </w:rPr>
        <w:t>(1.5</w:t>
      </w:r>
      <w:r w:rsidR="003A563B" w:rsidRPr="001234A5">
        <w:rPr>
          <w:lang w:eastAsia="ja-JP"/>
        </w:rPr>
        <w:t xml:space="preserve"> cm</w:t>
      </w:r>
      <w:r w:rsidR="003C388E" w:rsidRPr="001234A5">
        <w:rPr>
          <w:lang w:eastAsia="ja-JP"/>
        </w:rPr>
        <w:t xml:space="preserve">×20 cm) </w:t>
      </w:r>
      <w:r w:rsidR="003A563B" w:rsidRPr="001234A5">
        <w:rPr>
          <w:lang w:eastAsia="ja-JP"/>
        </w:rPr>
        <w:t>using a mixed solvent (AcOEt</w:t>
      </w:r>
      <w:r w:rsidR="00DD2F1D">
        <w:rPr>
          <w:lang w:eastAsia="ja-JP"/>
        </w:rPr>
        <w:t>/</w:t>
      </w:r>
      <w:r w:rsidR="003A563B" w:rsidRPr="001234A5">
        <w:rPr>
          <w:lang w:eastAsia="ja-JP"/>
        </w:rPr>
        <w:t>hexane</w:t>
      </w:r>
      <w:r w:rsidR="00DD2F1D">
        <w:rPr>
          <w:lang w:eastAsia="ja-JP"/>
        </w:rPr>
        <w:t>/</w:t>
      </w:r>
      <w:r w:rsidRPr="001234A5">
        <w:rPr>
          <w:lang w:eastAsia="ja-JP"/>
        </w:rPr>
        <w:t>CHCl</w:t>
      </w:r>
      <w:r w:rsidRPr="001234A5">
        <w:rPr>
          <w:vertAlign w:val="subscript"/>
          <w:lang w:eastAsia="ja-JP"/>
        </w:rPr>
        <w:t>3</w:t>
      </w:r>
      <w:r w:rsidR="00DD2F1D" w:rsidRPr="005D7075">
        <w:rPr>
          <w:lang w:eastAsia="ja-JP"/>
        </w:rPr>
        <w:t>,</w:t>
      </w:r>
      <w:r w:rsidR="003A563B" w:rsidRPr="001234A5">
        <w:rPr>
          <w:lang w:eastAsia="ja-JP"/>
        </w:rPr>
        <w:t xml:space="preserve"> </w:t>
      </w:r>
      <w:r w:rsidRPr="001234A5">
        <w:rPr>
          <w:lang w:eastAsia="ja-JP"/>
        </w:rPr>
        <w:t>1:5:5, v/v</w:t>
      </w:r>
      <w:r w:rsidR="00F60BB2" w:rsidRPr="001234A5">
        <w:rPr>
          <w:lang w:eastAsia="ja-JP"/>
        </w:rPr>
        <w:t>/v</w:t>
      </w:r>
      <w:r w:rsidRPr="001234A5">
        <w:rPr>
          <w:lang w:eastAsia="ja-JP"/>
        </w:rPr>
        <w:t>)</w:t>
      </w:r>
      <w:r w:rsidR="007007BC" w:rsidRPr="001234A5">
        <w:rPr>
          <w:lang w:eastAsia="ja-JP"/>
        </w:rPr>
        <w:t xml:space="preserve"> as an eluent.</w:t>
      </w:r>
      <w:r w:rsidR="00496874">
        <w:rPr>
          <w:lang w:eastAsia="ja-JP"/>
        </w:rPr>
        <w:fldChar w:fldCharType="begin"/>
      </w:r>
      <w:r w:rsidR="00496874">
        <w:rPr>
          <w:lang w:eastAsia="ja-JP"/>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496874">
        <w:rPr>
          <w:lang w:eastAsia="ja-JP"/>
        </w:rPr>
        <w:fldChar w:fldCharType="separate"/>
      </w:r>
      <w:r w:rsidR="00496874" w:rsidRPr="00496874">
        <w:rPr>
          <w:noProof/>
          <w:vertAlign w:val="superscript"/>
          <w:lang w:eastAsia="ja-JP"/>
        </w:rPr>
        <w:t>29</w:t>
      </w:r>
      <w:r w:rsidR="00496874">
        <w:rPr>
          <w:lang w:eastAsia="ja-JP"/>
        </w:rPr>
        <w:fldChar w:fldCharType="end"/>
      </w:r>
      <w:r w:rsidR="007007BC" w:rsidRPr="001234A5">
        <w:rPr>
          <w:lang w:eastAsia="ja-JP"/>
        </w:rPr>
        <w:t xml:space="preserve"> </w:t>
      </w:r>
      <w:r w:rsidR="003A563B" w:rsidRPr="001234A5">
        <w:rPr>
          <w:lang w:eastAsia="ja-JP"/>
        </w:rPr>
        <w:t>The product band emits blue light in the silica gel under</w:t>
      </w:r>
      <w:r w:rsidR="007007BC" w:rsidRPr="001234A5">
        <w:rPr>
          <w:lang w:eastAsia="ja-JP"/>
        </w:rPr>
        <w:t xml:space="preserve"> UV light (254 nm).</w:t>
      </w:r>
    </w:p>
    <w:p w14:paraId="0FE6FB9F" w14:textId="0F8C8F64" w:rsidR="0040091B" w:rsidRPr="001234A5" w:rsidRDefault="0040091B" w:rsidP="005D7075">
      <w:pPr>
        <w:pStyle w:val="NormalWeb"/>
        <w:numPr>
          <w:ilvl w:val="1"/>
          <w:numId w:val="40"/>
        </w:numPr>
        <w:spacing w:before="0" w:beforeAutospacing="0" w:after="240" w:afterAutospacing="0"/>
        <w:ind w:left="0" w:firstLine="0"/>
        <w:jc w:val="left"/>
        <w:rPr>
          <w:lang w:eastAsia="ja-JP"/>
        </w:rPr>
      </w:pPr>
      <w:r w:rsidRPr="001234A5">
        <w:rPr>
          <w:lang w:eastAsia="ja-JP"/>
        </w:rPr>
        <w:t>Collect</w:t>
      </w:r>
      <w:r w:rsidR="00496874">
        <w:rPr>
          <w:lang w:eastAsia="ja-JP"/>
        </w:rPr>
        <w:t xml:space="preserve"> the fraction</w:t>
      </w:r>
      <w:r w:rsidR="008E7B7D">
        <w:rPr>
          <w:lang w:eastAsia="ja-JP"/>
        </w:rPr>
        <w:t>s</w:t>
      </w:r>
      <w:r w:rsidR="00496874">
        <w:rPr>
          <w:lang w:eastAsia="ja-JP"/>
        </w:rPr>
        <w:t xml:space="preserve"> of</w:t>
      </w:r>
      <w:r w:rsidRPr="001234A5">
        <w:rPr>
          <w:lang w:eastAsia="ja-JP"/>
        </w:rPr>
        <w:t xml:space="preserve"> the </w:t>
      </w:r>
      <w:r w:rsidR="007007BC" w:rsidRPr="001234A5">
        <w:rPr>
          <w:lang w:eastAsia="ja-JP"/>
        </w:rPr>
        <w:t>blue band</w:t>
      </w:r>
      <w:r w:rsidR="00496874">
        <w:rPr>
          <w:lang w:eastAsia="ja-JP"/>
        </w:rPr>
        <w:t xml:space="preserve"> eluted from the column</w:t>
      </w:r>
      <w:r w:rsidR="008E7B7D">
        <w:rPr>
          <w:lang w:eastAsia="ja-JP"/>
        </w:rPr>
        <w:t xml:space="preserve"> to the glass vials</w:t>
      </w:r>
      <w:r w:rsidR="003C388E" w:rsidRPr="001234A5">
        <w:rPr>
          <w:lang w:eastAsia="ja-JP"/>
        </w:rPr>
        <w:t>,</w:t>
      </w:r>
      <w:r w:rsidR="007007BC" w:rsidRPr="001234A5">
        <w:rPr>
          <w:lang w:eastAsia="ja-JP"/>
        </w:rPr>
        <w:t xml:space="preserve"> and </w:t>
      </w:r>
      <w:r w:rsidR="003A563B" w:rsidRPr="001234A5">
        <w:rPr>
          <w:lang w:eastAsia="ja-JP"/>
        </w:rPr>
        <w:t>remove</w:t>
      </w:r>
      <w:r w:rsidR="00FC405F" w:rsidRPr="001234A5">
        <w:rPr>
          <w:lang w:eastAsia="ja-JP"/>
        </w:rPr>
        <w:t xml:space="preserve"> the solvent </w:t>
      </w:r>
      <w:r w:rsidR="003A563B" w:rsidRPr="001234A5">
        <w:rPr>
          <w:lang w:eastAsia="ja-JP"/>
        </w:rPr>
        <w:t>in</w:t>
      </w:r>
      <w:r w:rsidR="00FC405F" w:rsidRPr="001234A5">
        <w:rPr>
          <w:lang w:eastAsia="ja-JP"/>
        </w:rPr>
        <w:t xml:space="preserve"> a rotary evaporator at 40 </w:t>
      </w:r>
      <w:r w:rsidR="00FC405F" w:rsidRPr="001234A5">
        <w:rPr>
          <w:rFonts w:eastAsia="SimSun"/>
          <w:lang w:eastAsia="ja-JP"/>
        </w:rPr>
        <w:t>°C</w:t>
      </w:r>
      <w:r w:rsidRPr="001234A5">
        <w:rPr>
          <w:lang w:eastAsia="ja-JP"/>
        </w:rPr>
        <w:t>.</w:t>
      </w:r>
      <w:r w:rsidR="007007BC" w:rsidRPr="001234A5">
        <w:rPr>
          <w:lang w:eastAsia="ja-JP"/>
        </w:rPr>
        <w:t xml:space="preserve"> </w:t>
      </w:r>
      <w:r w:rsidR="003C388E" w:rsidRPr="001234A5">
        <w:rPr>
          <w:lang w:eastAsia="ja-JP"/>
        </w:rPr>
        <w:t xml:space="preserve">Check the product purity </w:t>
      </w:r>
      <w:r w:rsidR="003A563B" w:rsidRPr="001234A5">
        <w:rPr>
          <w:lang w:eastAsia="ja-JP"/>
        </w:rPr>
        <w:t>with</w:t>
      </w:r>
      <w:r w:rsidR="003C388E" w:rsidRPr="001234A5">
        <w:rPr>
          <w:lang w:eastAsia="ja-JP"/>
        </w:rPr>
        <w:t xml:space="preserve"> </w:t>
      </w:r>
      <w:r w:rsidR="003C388E" w:rsidRPr="001234A5">
        <w:rPr>
          <w:vertAlign w:val="superscript"/>
          <w:lang w:eastAsia="ja-JP"/>
        </w:rPr>
        <w:t>1</w:t>
      </w:r>
      <w:r w:rsidR="003C388E" w:rsidRPr="001234A5">
        <w:rPr>
          <w:lang w:eastAsia="ja-JP"/>
        </w:rPr>
        <w:t xml:space="preserve">H and </w:t>
      </w:r>
      <w:r w:rsidR="003C388E" w:rsidRPr="001234A5">
        <w:rPr>
          <w:vertAlign w:val="superscript"/>
          <w:lang w:eastAsia="ja-JP"/>
        </w:rPr>
        <w:t>13</w:t>
      </w:r>
      <w:r w:rsidR="003C388E" w:rsidRPr="001234A5">
        <w:rPr>
          <w:lang w:eastAsia="ja-JP"/>
        </w:rPr>
        <w:t>C NMR in CDCl</w:t>
      </w:r>
      <w:r w:rsidR="003C388E" w:rsidRPr="001234A5">
        <w:rPr>
          <w:vertAlign w:val="subscript"/>
          <w:lang w:eastAsia="ja-JP"/>
        </w:rPr>
        <w:t>3</w:t>
      </w:r>
      <w:r w:rsidR="005058D6" w:rsidRPr="001234A5">
        <w:rPr>
          <w:lang w:eastAsia="ja-JP"/>
        </w:rPr>
        <w:t xml:space="preserve"> referenced with tetramethylsilane (TMS)</w:t>
      </w:r>
      <w:r w:rsidR="003C388E" w:rsidRPr="001234A5">
        <w:rPr>
          <w:lang w:eastAsia="ja-JP"/>
        </w:rPr>
        <w:t xml:space="preserve">. </w:t>
      </w:r>
      <w:r w:rsidR="007007BC" w:rsidRPr="001234A5">
        <w:rPr>
          <w:lang w:eastAsia="ja-JP"/>
        </w:rPr>
        <w:t xml:space="preserve">The oily product contains </w:t>
      </w:r>
      <w:r w:rsidR="003A563B" w:rsidRPr="001234A5">
        <w:rPr>
          <w:lang w:eastAsia="ja-JP"/>
        </w:rPr>
        <w:t xml:space="preserve">a </w:t>
      </w:r>
      <w:r w:rsidR="003A563B" w:rsidRPr="001234A5">
        <w:t xml:space="preserve">small </w:t>
      </w:r>
      <w:r w:rsidR="003A563B" w:rsidRPr="001234A5">
        <w:rPr>
          <w:lang w:eastAsia="ja-JP"/>
        </w:rPr>
        <w:t>amount</w:t>
      </w:r>
      <w:r w:rsidR="003C388E" w:rsidRPr="001234A5">
        <w:rPr>
          <w:lang w:eastAsia="ja-JP"/>
        </w:rPr>
        <w:t xml:space="preserve"> of </w:t>
      </w:r>
      <w:r w:rsidR="007007BC" w:rsidRPr="001234A5">
        <w:rPr>
          <w:lang w:eastAsia="ja-JP"/>
        </w:rPr>
        <w:t>1-decanol as impurity.</w:t>
      </w:r>
      <w:r w:rsidR="00D17B3D">
        <w:rPr>
          <w:lang w:eastAsia="ja-JP"/>
        </w:rPr>
        <w:fldChar w:fldCharType="begin"/>
      </w:r>
      <w:r w:rsidR="00D17B3D">
        <w:rPr>
          <w:lang w:eastAsia="ja-JP"/>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D17B3D">
        <w:rPr>
          <w:lang w:eastAsia="ja-JP"/>
        </w:rPr>
        <w:fldChar w:fldCharType="separate"/>
      </w:r>
      <w:r w:rsidR="00D17B3D" w:rsidRPr="00D17B3D">
        <w:rPr>
          <w:noProof/>
          <w:vertAlign w:val="superscript"/>
          <w:lang w:eastAsia="ja-JP"/>
        </w:rPr>
        <w:t>29</w:t>
      </w:r>
      <w:r w:rsidR="00D17B3D">
        <w:rPr>
          <w:lang w:eastAsia="ja-JP"/>
        </w:rPr>
        <w:fldChar w:fldCharType="end"/>
      </w:r>
    </w:p>
    <w:p w14:paraId="2EA43617" w14:textId="77777777" w:rsidR="007E3D73" w:rsidRPr="001234A5" w:rsidRDefault="007E3D73" w:rsidP="00F81626">
      <w:pPr>
        <w:pStyle w:val="NormalWeb"/>
        <w:numPr>
          <w:ilvl w:val="0"/>
          <w:numId w:val="6"/>
        </w:numPr>
        <w:spacing w:before="0" w:beforeAutospacing="0" w:after="240" w:afterAutospacing="0"/>
        <w:ind w:left="0" w:firstLine="0"/>
        <w:jc w:val="left"/>
        <w:rPr>
          <w:b/>
          <w:bCs/>
        </w:rPr>
      </w:pPr>
      <w:r w:rsidRPr="001234A5">
        <w:rPr>
          <w:b/>
          <w:bCs/>
        </w:rPr>
        <w:t xml:space="preserve">Synthesis of </w:t>
      </w:r>
      <w:r w:rsidRPr="001234A5">
        <w:rPr>
          <w:b/>
          <w:bCs/>
          <w:i/>
        </w:rPr>
        <w:t>proximal</w:t>
      </w:r>
      <w:r w:rsidRPr="001234A5">
        <w:rPr>
          <w:b/>
          <w:bCs/>
        </w:rPr>
        <w:t>-2</w:t>
      </w:r>
    </w:p>
    <w:p w14:paraId="6CBBCE9E" w14:textId="70012E1A" w:rsidR="007E3D73" w:rsidRPr="001234A5" w:rsidRDefault="007E3D73" w:rsidP="00F81626">
      <w:pPr>
        <w:pStyle w:val="NormalWeb"/>
        <w:spacing w:before="0" w:beforeAutospacing="0" w:after="240" w:afterAutospacing="0"/>
        <w:jc w:val="left"/>
        <w:rPr>
          <w:b/>
          <w:bCs/>
        </w:rPr>
      </w:pPr>
      <w:r w:rsidRPr="001234A5">
        <w:rPr>
          <w:b/>
          <w:bCs/>
        </w:rPr>
        <w:t>2.1) Synthesis of [Ru(L1</w:t>
      </w:r>
      <w:r w:rsidRPr="00A01C8B">
        <w:rPr>
          <w:b/>
        </w:rPr>
        <w:t>)Cl</w:t>
      </w:r>
      <w:r w:rsidRPr="00A01C8B">
        <w:rPr>
          <w:b/>
          <w:vertAlign w:val="subscript"/>
        </w:rPr>
        <w:t>3</w:t>
      </w:r>
      <w:r w:rsidRPr="00A01C8B">
        <w:rPr>
          <w:b/>
        </w:rPr>
        <w:t>]</w:t>
      </w:r>
    </w:p>
    <w:p w14:paraId="7BF2816D" w14:textId="02B82525" w:rsidR="007E3D73" w:rsidRPr="001234A5" w:rsidRDefault="007E3D73" w:rsidP="00F81626">
      <w:pPr>
        <w:pStyle w:val="NormalWeb"/>
        <w:numPr>
          <w:ilvl w:val="2"/>
          <w:numId w:val="30"/>
        </w:numPr>
        <w:spacing w:before="0" w:beforeAutospacing="0" w:after="240" w:afterAutospacing="0"/>
        <w:ind w:left="0" w:firstLine="0"/>
        <w:jc w:val="left"/>
        <w:rPr>
          <w:lang w:eastAsia="ja-JP"/>
        </w:rPr>
      </w:pPr>
      <w:r w:rsidRPr="001234A5">
        <w:rPr>
          <w:lang w:eastAsia="ja-JP"/>
        </w:rPr>
        <w:t>Add RuCl</w:t>
      </w:r>
      <w:r w:rsidRPr="001234A5">
        <w:rPr>
          <w:vertAlign w:val="subscript"/>
          <w:lang w:eastAsia="ja-JP"/>
        </w:rPr>
        <w:t>3</w:t>
      </w:r>
      <w:r w:rsidRPr="001234A5">
        <w:rPr>
          <w:lang w:eastAsia="ja-JP"/>
        </w:rPr>
        <w:t>·3H</w:t>
      </w:r>
      <w:r w:rsidRPr="001234A5">
        <w:rPr>
          <w:vertAlign w:val="subscript"/>
          <w:lang w:eastAsia="ja-JP"/>
        </w:rPr>
        <w:t>2</w:t>
      </w:r>
      <w:r w:rsidRPr="001234A5">
        <w:rPr>
          <w:lang w:eastAsia="ja-JP"/>
        </w:rPr>
        <w:t xml:space="preserve">O (60 mg, 0.23 mmol), </w:t>
      </w:r>
      <w:r w:rsidRPr="001234A5">
        <w:rPr>
          <w:b/>
          <w:lang w:eastAsia="ja-JP"/>
        </w:rPr>
        <w:t>L1</w:t>
      </w:r>
      <w:r w:rsidRPr="001234A5">
        <w:rPr>
          <w:lang w:eastAsia="ja-JP"/>
        </w:rPr>
        <w:t xml:space="preserve"> (80 mg, 0.21 mmol), and</w:t>
      </w:r>
      <w:r w:rsidR="00BB4EF7" w:rsidRPr="001234A5">
        <w:rPr>
          <w:lang w:eastAsia="ja-JP"/>
        </w:rPr>
        <w:t xml:space="preserve"> ethanol (EtOH, 40 mL)</w:t>
      </w:r>
      <w:r w:rsidRPr="001234A5">
        <w:rPr>
          <w:lang w:eastAsia="ja-JP"/>
        </w:rPr>
        <w:t xml:space="preserve"> to a 50 mL round bottom flask </w:t>
      </w:r>
      <w:r w:rsidR="00BB4EF7" w:rsidRPr="001234A5">
        <w:rPr>
          <w:lang w:eastAsia="ja-JP"/>
        </w:rPr>
        <w:t xml:space="preserve">equipped </w:t>
      </w:r>
      <w:r w:rsidRPr="001234A5">
        <w:rPr>
          <w:lang w:eastAsia="ja-JP"/>
        </w:rPr>
        <w:t>with a stir bar.</w:t>
      </w:r>
    </w:p>
    <w:p w14:paraId="215C2085" w14:textId="6D75A9B2" w:rsidR="007E3D73" w:rsidRPr="001234A5" w:rsidRDefault="007E3D73" w:rsidP="00F81626">
      <w:pPr>
        <w:pStyle w:val="NormalWeb"/>
        <w:numPr>
          <w:ilvl w:val="2"/>
          <w:numId w:val="30"/>
        </w:numPr>
        <w:spacing w:before="0" w:beforeAutospacing="0" w:after="240" w:afterAutospacing="0"/>
        <w:ind w:left="0" w:firstLine="0"/>
        <w:jc w:val="left"/>
        <w:rPr>
          <w:lang w:eastAsia="ja-JP"/>
        </w:rPr>
      </w:pPr>
      <w:r w:rsidRPr="001234A5">
        <w:rPr>
          <w:lang w:eastAsia="ja-JP"/>
        </w:rPr>
        <w:t xml:space="preserve">Reflux and stir the reaction mixture in </w:t>
      </w:r>
      <w:r w:rsidR="00BB4EF7" w:rsidRPr="001234A5">
        <w:rPr>
          <w:lang w:eastAsia="ja-JP"/>
        </w:rPr>
        <w:t xml:space="preserve">an </w:t>
      </w:r>
      <w:r w:rsidRPr="001234A5">
        <w:rPr>
          <w:lang w:eastAsia="ja-JP"/>
        </w:rPr>
        <w:t>oil bath for 4 h.</w:t>
      </w:r>
    </w:p>
    <w:p w14:paraId="665853C6" w14:textId="77777777" w:rsidR="007E3D73" w:rsidRPr="001234A5" w:rsidRDefault="007E3D73" w:rsidP="00F81626">
      <w:pPr>
        <w:pStyle w:val="NormalWeb"/>
        <w:numPr>
          <w:ilvl w:val="2"/>
          <w:numId w:val="30"/>
        </w:numPr>
        <w:spacing w:before="0" w:beforeAutospacing="0" w:after="240" w:afterAutospacing="0"/>
        <w:ind w:left="0" w:firstLine="0"/>
        <w:jc w:val="left"/>
        <w:rPr>
          <w:lang w:eastAsia="ja-JP"/>
        </w:rPr>
      </w:pPr>
      <w:r w:rsidRPr="001234A5">
        <w:rPr>
          <w:lang w:eastAsia="ja-JP"/>
        </w:rPr>
        <w:t>Collect the yellow-brown precipitate with vacuum filtration, and wash with water (</w:t>
      </w:r>
      <w:r w:rsidRPr="001234A5">
        <w:rPr>
          <w:i/>
          <w:lang w:eastAsia="ja-JP"/>
        </w:rPr>
        <w:t>ca.</w:t>
      </w:r>
      <w:r w:rsidRPr="001234A5">
        <w:rPr>
          <w:lang w:eastAsia="ja-JP"/>
        </w:rPr>
        <w:t xml:space="preserve"> 5 mL).</w:t>
      </w:r>
    </w:p>
    <w:p w14:paraId="6592BB61" w14:textId="4E7C84DE" w:rsidR="007E3D73" w:rsidRPr="001234A5" w:rsidRDefault="007E3D73" w:rsidP="00F81626">
      <w:pPr>
        <w:pStyle w:val="NormalWeb"/>
        <w:numPr>
          <w:ilvl w:val="2"/>
          <w:numId w:val="30"/>
        </w:numPr>
        <w:spacing w:before="0" w:beforeAutospacing="0" w:after="240" w:afterAutospacing="0"/>
        <w:ind w:left="0" w:firstLine="0"/>
        <w:jc w:val="left"/>
        <w:rPr>
          <w:lang w:eastAsia="ja-JP"/>
        </w:rPr>
      </w:pPr>
      <w:r w:rsidRPr="001234A5">
        <w:rPr>
          <w:lang w:eastAsia="ja-JP"/>
        </w:rPr>
        <w:t xml:space="preserve">Dry the product in vacuum </w:t>
      </w:r>
      <w:r w:rsidR="00BB4EF7" w:rsidRPr="001234A5">
        <w:rPr>
          <w:lang w:eastAsia="ja-JP"/>
        </w:rPr>
        <w:t xml:space="preserve">for </w:t>
      </w:r>
      <w:r w:rsidR="00BB4EF7" w:rsidRPr="001234A5">
        <w:t xml:space="preserve">a </w:t>
      </w:r>
      <w:r w:rsidR="00BB4EF7" w:rsidRPr="001234A5">
        <w:rPr>
          <w:lang w:eastAsia="ja-JP"/>
        </w:rPr>
        <w:t xml:space="preserve">yield </w:t>
      </w:r>
      <w:r w:rsidR="00BB4EF7" w:rsidRPr="001234A5">
        <w:t xml:space="preserve">of </w:t>
      </w:r>
      <w:r w:rsidR="00BB4EF7" w:rsidRPr="001234A5">
        <w:rPr>
          <w:lang w:eastAsia="ja-JP"/>
        </w:rPr>
        <w:t>approximately</w:t>
      </w:r>
      <w:r w:rsidRPr="001234A5">
        <w:rPr>
          <w:lang w:eastAsia="ja-JP"/>
        </w:rPr>
        <w:t xml:space="preserve"> 98</w:t>
      </w:r>
      <w:r w:rsidRPr="001234A5">
        <w:t xml:space="preserve"> mg </w:t>
      </w:r>
      <w:r w:rsidR="00BB4EF7" w:rsidRPr="001234A5">
        <w:rPr>
          <w:lang w:eastAsia="ja-JP"/>
        </w:rPr>
        <w:t xml:space="preserve">(80% </w:t>
      </w:r>
      <w:r w:rsidR="00BB4EF7" w:rsidRPr="001234A5">
        <w:t>yield)</w:t>
      </w:r>
      <w:r w:rsidRPr="001234A5">
        <w:t>.</w:t>
      </w:r>
      <w:r w:rsidRPr="001234A5">
        <w:rPr>
          <w:lang w:eastAsia="ja-JP"/>
        </w:rPr>
        <w:t xml:space="preserve"> </w:t>
      </w:r>
    </w:p>
    <w:p w14:paraId="1F294D3B" w14:textId="5CE812F1" w:rsidR="00674735" w:rsidRPr="005D7075" w:rsidRDefault="009F472E" w:rsidP="00F81626">
      <w:pPr>
        <w:pStyle w:val="NormalWeb"/>
        <w:spacing w:before="0" w:beforeAutospacing="0" w:after="240" w:afterAutospacing="0"/>
        <w:jc w:val="left"/>
        <w:rPr>
          <w:b/>
          <w:bCs/>
          <w:highlight w:val="yellow"/>
        </w:rPr>
      </w:pPr>
      <w:r w:rsidRPr="005D7075">
        <w:rPr>
          <w:b/>
          <w:bCs/>
          <w:highlight w:val="yellow"/>
        </w:rPr>
        <w:t>2.2</w:t>
      </w:r>
      <w:r w:rsidR="00674735" w:rsidRPr="005D7075">
        <w:rPr>
          <w:b/>
          <w:bCs/>
          <w:highlight w:val="yellow"/>
        </w:rPr>
        <w:t xml:space="preserve">) </w:t>
      </w:r>
      <w:r w:rsidR="00674735" w:rsidRPr="005D7075">
        <w:rPr>
          <w:b/>
          <w:bCs/>
          <w:highlight w:val="yellow"/>
          <w:lang w:eastAsia="ja-JP"/>
        </w:rPr>
        <w:t>Synthesis</w:t>
      </w:r>
      <w:r w:rsidR="00674735" w:rsidRPr="005D7075">
        <w:rPr>
          <w:b/>
          <w:bCs/>
          <w:highlight w:val="yellow"/>
        </w:rPr>
        <w:t xml:space="preserve"> of [Ru(</w:t>
      </w:r>
      <w:r w:rsidR="008D4742" w:rsidRPr="005D7075">
        <w:rPr>
          <w:b/>
          <w:bCs/>
          <w:highlight w:val="yellow"/>
        </w:rPr>
        <w:t>L1</w:t>
      </w:r>
      <w:r w:rsidR="00674735" w:rsidRPr="005D7075">
        <w:rPr>
          <w:b/>
          <w:bCs/>
          <w:highlight w:val="yellow"/>
        </w:rPr>
        <w:t>)(L2)Cl]Cl</w:t>
      </w:r>
    </w:p>
    <w:p w14:paraId="0E849AFE" w14:textId="77777777" w:rsidR="00674735" w:rsidRPr="005D7075" w:rsidRDefault="00674735" w:rsidP="00F81626">
      <w:pPr>
        <w:pStyle w:val="NormalWeb"/>
        <w:numPr>
          <w:ilvl w:val="2"/>
          <w:numId w:val="33"/>
        </w:numPr>
        <w:spacing w:before="0" w:beforeAutospacing="0" w:after="240" w:afterAutospacing="0"/>
        <w:ind w:left="0" w:firstLine="0"/>
        <w:jc w:val="left"/>
        <w:rPr>
          <w:highlight w:val="yellow"/>
          <w:lang w:eastAsia="ja-JP"/>
        </w:rPr>
      </w:pPr>
      <w:r w:rsidRPr="005D7075">
        <w:rPr>
          <w:highlight w:val="yellow"/>
          <w:lang w:eastAsia="ja-JP"/>
        </w:rPr>
        <w:t>Add [Ru(</w:t>
      </w:r>
      <w:r w:rsidR="008D4742" w:rsidRPr="005D7075">
        <w:rPr>
          <w:b/>
          <w:highlight w:val="yellow"/>
          <w:lang w:eastAsia="ja-JP"/>
        </w:rPr>
        <w:t>L1</w:t>
      </w:r>
      <w:r w:rsidRPr="005D7075">
        <w:rPr>
          <w:highlight w:val="yellow"/>
          <w:lang w:eastAsia="ja-JP"/>
        </w:rPr>
        <w:t>)Cl</w:t>
      </w:r>
      <w:r w:rsidRPr="005D7075">
        <w:rPr>
          <w:highlight w:val="yellow"/>
          <w:vertAlign w:val="subscript"/>
          <w:lang w:eastAsia="ja-JP"/>
        </w:rPr>
        <w:t>3</w:t>
      </w:r>
      <w:r w:rsidRPr="005D7075">
        <w:rPr>
          <w:highlight w:val="yellow"/>
          <w:lang w:eastAsia="ja-JP"/>
        </w:rPr>
        <w:t xml:space="preserve">] (47.2 mg, 0.078 mmol), triethylamine (0.2 mL), EtOH (12mL), water </w:t>
      </w:r>
      <w:r w:rsidRPr="005D7075">
        <w:rPr>
          <w:highlight w:val="yellow"/>
          <w:lang w:eastAsia="ja-JP"/>
        </w:rPr>
        <w:lastRenderedPageBreak/>
        <w:t xml:space="preserve">(4mL), LiCl (50 mg), and purified product of </w:t>
      </w:r>
      <w:r w:rsidRPr="005D7075">
        <w:rPr>
          <w:b/>
          <w:highlight w:val="yellow"/>
          <w:lang w:eastAsia="ja-JP"/>
        </w:rPr>
        <w:t>L2</w:t>
      </w:r>
      <w:r w:rsidRPr="005D7075">
        <w:rPr>
          <w:highlight w:val="yellow"/>
          <w:lang w:eastAsia="ja-JP"/>
        </w:rPr>
        <w:t xml:space="preserve"> synthesized from 0.10 mmol of 2-(2’-(6’-chloro)-pyridyl)quinoline to a 50 mL round bottom flask </w:t>
      </w:r>
      <w:r w:rsidR="00BB4EF7" w:rsidRPr="005D7075">
        <w:rPr>
          <w:highlight w:val="yellow"/>
          <w:lang w:eastAsia="ja-JP"/>
        </w:rPr>
        <w:t xml:space="preserve">equipped </w:t>
      </w:r>
      <w:r w:rsidRPr="005D7075">
        <w:rPr>
          <w:highlight w:val="yellow"/>
          <w:lang w:eastAsia="ja-JP"/>
        </w:rPr>
        <w:t>with a stir bar.</w:t>
      </w:r>
    </w:p>
    <w:p w14:paraId="103AAB7D" w14:textId="4E2B9685" w:rsidR="00674735" w:rsidRPr="005D7075" w:rsidRDefault="00674735" w:rsidP="00F81626">
      <w:pPr>
        <w:pStyle w:val="NormalWeb"/>
        <w:numPr>
          <w:ilvl w:val="2"/>
          <w:numId w:val="33"/>
        </w:numPr>
        <w:spacing w:before="0" w:beforeAutospacing="0" w:after="240" w:afterAutospacing="0"/>
        <w:ind w:left="0" w:firstLine="0"/>
        <w:jc w:val="left"/>
        <w:rPr>
          <w:highlight w:val="yellow"/>
          <w:lang w:eastAsia="ja-JP"/>
        </w:rPr>
      </w:pPr>
      <w:r w:rsidRPr="005D7075">
        <w:rPr>
          <w:highlight w:val="yellow"/>
          <w:lang w:eastAsia="ja-JP"/>
        </w:rPr>
        <w:t xml:space="preserve">Reflux the reaction mixture in </w:t>
      </w:r>
      <w:r w:rsidR="00BB4EF7" w:rsidRPr="005D7075">
        <w:rPr>
          <w:highlight w:val="yellow"/>
          <w:lang w:eastAsia="ja-JP"/>
        </w:rPr>
        <w:t xml:space="preserve">an </w:t>
      </w:r>
      <w:r w:rsidRPr="005D7075">
        <w:rPr>
          <w:highlight w:val="yellow"/>
          <w:lang w:eastAsia="ja-JP"/>
        </w:rPr>
        <w:t>oil bath for 4</w:t>
      </w:r>
      <w:r w:rsidR="006843C7" w:rsidRPr="005D7075">
        <w:rPr>
          <w:highlight w:val="yellow"/>
          <w:lang w:eastAsia="ja-JP"/>
        </w:rPr>
        <w:t xml:space="preserve"> </w:t>
      </w:r>
      <w:r w:rsidRPr="005D7075">
        <w:rPr>
          <w:highlight w:val="yellow"/>
          <w:lang w:eastAsia="ja-JP"/>
        </w:rPr>
        <w:t>h.</w:t>
      </w:r>
    </w:p>
    <w:p w14:paraId="35D18A24" w14:textId="1E65A774" w:rsidR="00674735" w:rsidRPr="005D7075" w:rsidRDefault="00674735" w:rsidP="00F81626">
      <w:pPr>
        <w:pStyle w:val="NormalWeb"/>
        <w:numPr>
          <w:ilvl w:val="2"/>
          <w:numId w:val="33"/>
        </w:numPr>
        <w:spacing w:before="0" w:beforeAutospacing="0" w:after="240" w:afterAutospacing="0"/>
        <w:ind w:left="0" w:firstLine="0"/>
        <w:jc w:val="left"/>
        <w:rPr>
          <w:highlight w:val="yellow"/>
          <w:lang w:eastAsia="ja-JP"/>
        </w:rPr>
      </w:pPr>
      <w:r w:rsidRPr="005D7075">
        <w:rPr>
          <w:highlight w:val="yellow"/>
          <w:lang w:eastAsia="ja-JP"/>
        </w:rPr>
        <w:t xml:space="preserve">Filter the purple solution with </w:t>
      </w:r>
      <w:r w:rsidR="00421C67" w:rsidRPr="005D7075">
        <w:rPr>
          <w:highlight w:val="yellow"/>
          <w:lang w:eastAsia="ja-JP"/>
        </w:rPr>
        <w:t>d</w:t>
      </w:r>
      <w:r w:rsidR="008D4D3C" w:rsidRPr="005D7075">
        <w:rPr>
          <w:highlight w:val="yellow"/>
          <w:lang w:eastAsia="ja-JP"/>
        </w:rPr>
        <w:t>iatomite (</w:t>
      </w:r>
      <w:r w:rsidR="008D4D3C" w:rsidRPr="005D7075">
        <w:rPr>
          <w:i/>
          <w:highlight w:val="yellow"/>
          <w:lang w:eastAsia="ja-JP"/>
        </w:rPr>
        <w:t xml:space="preserve">ca. </w:t>
      </w:r>
      <w:r w:rsidR="008D4D3C" w:rsidRPr="005D7075">
        <w:rPr>
          <w:highlight w:val="yellow"/>
          <w:lang w:eastAsia="ja-JP"/>
        </w:rPr>
        <w:t xml:space="preserve">2 g) </w:t>
      </w:r>
      <w:r w:rsidR="008A35B7">
        <w:rPr>
          <w:highlight w:val="yellow"/>
          <w:lang w:eastAsia="ja-JP"/>
        </w:rPr>
        <w:t>on the</w:t>
      </w:r>
      <w:r w:rsidR="008A35B7" w:rsidRPr="005D7075">
        <w:rPr>
          <w:highlight w:val="yellow"/>
          <w:lang w:eastAsia="ja-JP"/>
        </w:rPr>
        <w:t xml:space="preserve"> </w:t>
      </w:r>
      <w:r w:rsidRPr="005D7075">
        <w:rPr>
          <w:highlight w:val="yellow"/>
          <w:lang w:eastAsia="ja-JP"/>
        </w:rPr>
        <w:t xml:space="preserve">filter paper </w:t>
      </w:r>
      <w:r w:rsidRPr="005D7075">
        <w:rPr>
          <w:highlight w:val="yellow"/>
        </w:rPr>
        <w:t xml:space="preserve">in </w:t>
      </w:r>
      <w:r w:rsidR="00BB4EF7" w:rsidRPr="005D7075">
        <w:rPr>
          <w:highlight w:val="yellow"/>
          <w:lang w:eastAsia="ja-JP"/>
        </w:rPr>
        <w:t>a glass funnel</w:t>
      </w:r>
      <w:r w:rsidRPr="005D7075">
        <w:rPr>
          <w:highlight w:val="yellow"/>
          <w:lang w:eastAsia="ja-JP"/>
        </w:rPr>
        <w:t xml:space="preserve"> to remove unreacted [Ru(</w:t>
      </w:r>
      <w:r w:rsidR="008D4742" w:rsidRPr="005D7075">
        <w:rPr>
          <w:b/>
          <w:highlight w:val="yellow"/>
          <w:lang w:eastAsia="ja-JP"/>
        </w:rPr>
        <w:t>L1</w:t>
      </w:r>
      <w:r w:rsidRPr="005D7075">
        <w:rPr>
          <w:highlight w:val="yellow"/>
          <w:lang w:eastAsia="ja-JP"/>
        </w:rPr>
        <w:t>)Cl</w:t>
      </w:r>
      <w:r w:rsidRPr="005D7075">
        <w:rPr>
          <w:highlight w:val="yellow"/>
          <w:vertAlign w:val="subscript"/>
          <w:lang w:eastAsia="ja-JP"/>
        </w:rPr>
        <w:t>3</w:t>
      </w:r>
      <w:r w:rsidRPr="005D7075">
        <w:rPr>
          <w:highlight w:val="yellow"/>
          <w:lang w:eastAsia="ja-JP"/>
        </w:rPr>
        <w:t>].</w:t>
      </w:r>
    </w:p>
    <w:p w14:paraId="42AD559A" w14:textId="71595419" w:rsidR="00674735" w:rsidRPr="005D7075" w:rsidRDefault="00BB4EF7" w:rsidP="00F81626">
      <w:pPr>
        <w:pStyle w:val="NormalWeb"/>
        <w:numPr>
          <w:ilvl w:val="2"/>
          <w:numId w:val="33"/>
        </w:numPr>
        <w:spacing w:before="0" w:beforeAutospacing="0" w:after="240" w:afterAutospacing="0"/>
        <w:ind w:left="0" w:firstLine="0"/>
        <w:jc w:val="left"/>
        <w:rPr>
          <w:highlight w:val="yellow"/>
          <w:lang w:eastAsia="ja-JP"/>
        </w:rPr>
      </w:pPr>
      <w:r w:rsidRPr="005D7075">
        <w:rPr>
          <w:highlight w:val="yellow"/>
          <w:lang w:eastAsia="ja-JP"/>
        </w:rPr>
        <w:t>Reduce</w:t>
      </w:r>
      <w:r w:rsidR="00FC405F" w:rsidRPr="005D7075">
        <w:rPr>
          <w:highlight w:val="yellow"/>
        </w:rPr>
        <w:t xml:space="preserve"> the </w:t>
      </w:r>
      <w:r w:rsidR="00FC405F" w:rsidRPr="005D7075">
        <w:rPr>
          <w:highlight w:val="yellow"/>
          <w:lang w:eastAsia="ja-JP"/>
        </w:rPr>
        <w:t>solvent</w:t>
      </w:r>
      <w:r w:rsidR="00FC405F" w:rsidRPr="005D7075">
        <w:rPr>
          <w:highlight w:val="yellow"/>
        </w:rPr>
        <w:t xml:space="preserve"> to </w:t>
      </w:r>
      <w:r w:rsidR="00FC405F" w:rsidRPr="005D7075">
        <w:rPr>
          <w:i/>
          <w:highlight w:val="yellow"/>
        </w:rPr>
        <w:t>ca.</w:t>
      </w:r>
      <w:r w:rsidR="00FC405F" w:rsidRPr="005D7075">
        <w:rPr>
          <w:highlight w:val="yellow"/>
        </w:rPr>
        <w:t xml:space="preserve"> 3 mL</w:t>
      </w:r>
      <w:r w:rsidR="00FC405F" w:rsidRPr="005D7075">
        <w:rPr>
          <w:highlight w:val="yellow"/>
          <w:lang w:eastAsia="ja-JP"/>
        </w:rPr>
        <w:t xml:space="preserve"> </w:t>
      </w:r>
      <w:r w:rsidRPr="005D7075">
        <w:rPr>
          <w:highlight w:val="yellow"/>
          <w:lang w:eastAsia="ja-JP"/>
        </w:rPr>
        <w:t>in</w:t>
      </w:r>
      <w:r w:rsidR="00FC405F" w:rsidRPr="005D7075">
        <w:rPr>
          <w:highlight w:val="yellow"/>
          <w:lang w:eastAsia="ja-JP"/>
        </w:rPr>
        <w:t xml:space="preserve"> a rotary evaporator</w:t>
      </w:r>
      <w:r w:rsidR="00FC405F" w:rsidRPr="005D7075">
        <w:rPr>
          <w:highlight w:val="yellow"/>
        </w:rPr>
        <w:t xml:space="preserve"> at 45 °C</w:t>
      </w:r>
      <w:r w:rsidR="00674735" w:rsidRPr="005D7075">
        <w:rPr>
          <w:highlight w:val="yellow"/>
          <w:lang w:eastAsia="ja-JP"/>
        </w:rPr>
        <w:t>, collect the purple precipitate by vacuum filtration, and wash with diethyl ether.</w:t>
      </w:r>
    </w:p>
    <w:p w14:paraId="0EB9DC93" w14:textId="51B8DA88" w:rsidR="00674735" w:rsidRPr="005D7075" w:rsidRDefault="00674735" w:rsidP="00F81626">
      <w:pPr>
        <w:pStyle w:val="NormalWeb"/>
        <w:numPr>
          <w:ilvl w:val="2"/>
          <w:numId w:val="33"/>
        </w:numPr>
        <w:spacing w:before="0" w:beforeAutospacing="0" w:after="240" w:afterAutospacing="0"/>
        <w:ind w:left="0" w:firstLine="0"/>
        <w:jc w:val="left"/>
        <w:rPr>
          <w:highlight w:val="yellow"/>
          <w:lang w:eastAsia="ja-JP"/>
        </w:rPr>
      </w:pPr>
      <w:r w:rsidRPr="005D7075">
        <w:rPr>
          <w:highlight w:val="yellow"/>
          <w:lang w:eastAsia="ja-JP"/>
        </w:rPr>
        <w:t xml:space="preserve">Purify the crude solid (44.2 mg) </w:t>
      </w:r>
      <w:r w:rsidRPr="005D7075">
        <w:rPr>
          <w:highlight w:val="yellow"/>
        </w:rPr>
        <w:t xml:space="preserve">with </w:t>
      </w:r>
      <w:r w:rsidR="008D4D3C" w:rsidRPr="005D7075">
        <w:rPr>
          <w:highlight w:val="yellow"/>
          <w:lang w:eastAsia="ja-JP"/>
        </w:rPr>
        <w:t>size exclusion chromatography on a dextran</w:t>
      </w:r>
      <w:r w:rsidR="00CE5458" w:rsidRPr="005D7075">
        <w:rPr>
          <w:highlight w:val="yellow"/>
          <w:lang w:eastAsia="ja-JP"/>
        </w:rPr>
        <w:t xml:space="preserve"> gel</w:t>
      </w:r>
      <w:r w:rsidR="00BB4EF7" w:rsidRPr="005D7075">
        <w:rPr>
          <w:highlight w:val="yellow"/>
          <w:lang w:eastAsia="ja-JP"/>
        </w:rPr>
        <w:t>,</w:t>
      </w:r>
      <w:r w:rsidR="008D4D3C" w:rsidRPr="005D7075">
        <w:rPr>
          <w:highlight w:val="yellow"/>
          <w:lang w:eastAsia="ja-JP"/>
        </w:rPr>
        <w:t xml:space="preserve"> </w:t>
      </w:r>
      <w:r w:rsidR="00CE5458" w:rsidRPr="005D7075">
        <w:rPr>
          <w:highlight w:val="yellow"/>
          <w:lang w:eastAsia="ja-JP"/>
        </w:rPr>
        <w:t>u</w:t>
      </w:r>
      <w:r w:rsidRPr="005D7075">
        <w:rPr>
          <w:highlight w:val="yellow"/>
          <w:lang w:eastAsia="ja-JP"/>
        </w:rPr>
        <w:t>sing methanol as eluent (column length: 20 cm).</w:t>
      </w:r>
      <w:r w:rsidR="00496874" w:rsidRPr="005D7075">
        <w:rPr>
          <w:highlight w:val="yellow"/>
          <w:lang w:eastAsia="ja-JP"/>
        </w:rPr>
        <w:fldChar w:fldCharType="begin"/>
      </w:r>
      <w:r w:rsidR="00496874" w:rsidRPr="005D7075">
        <w:rPr>
          <w:highlight w:val="yellow"/>
          <w:lang w:eastAsia="ja-JP"/>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496874" w:rsidRPr="005D7075">
        <w:rPr>
          <w:highlight w:val="yellow"/>
          <w:lang w:eastAsia="ja-JP"/>
        </w:rPr>
        <w:fldChar w:fldCharType="separate"/>
      </w:r>
      <w:r w:rsidR="00496874" w:rsidRPr="005D7075">
        <w:rPr>
          <w:noProof/>
          <w:highlight w:val="yellow"/>
          <w:vertAlign w:val="superscript"/>
          <w:lang w:eastAsia="ja-JP"/>
        </w:rPr>
        <w:t>29</w:t>
      </w:r>
      <w:r w:rsidR="00496874" w:rsidRPr="005D7075">
        <w:rPr>
          <w:highlight w:val="yellow"/>
          <w:lang w:eastAsia="ja-JP"/>
        </w:rPr>
        <w:fldChar w:fldCharType="end"/>
      </w:r>
      <w:r w:rsidRPr="005D7075">
        <w:rPr>
          <w:highlight w:val="yellow"/>
          <w:lang w:eastAsia="ja-JP"/>
        </w:rPr>
        <w:t xml:space="preserve"> Collect </w:t>
      </w:r>
      <w:r w:rsidR="008E7B7D" w:rsidRPr="005D7075">
        <w:rPr>
          <w:highlight w:val="yellow"/>
          <w:lang w:eastAsia="ja-JP"/>
        </w:rPr>
        <w:t xml:space="preserve">fractions of </w:t>
      </w:r>
      <w:r w:rsidRPr="005D7075">
        <w:rPr>
          <w:highlight w:val="yellow"/>
          <w:lang w:eastAsia="ja-JP"/>
        </w:rPr>
        <w:t xml:space="preserve">the second purple band </w:t>
      </w:r>
      <w:r w:rsidR="008E7B7D" w:rsidRPr="005D7075">
        <w:rPr>
          <w:highlight w:val="yellow"/>
          <w:lang w:eastAsia="ja-JP"/>
        </w:rPr>
        <w:t xml:space="preserve">eluted from the column to </w:t>
      </w:r>
      <w:r w:rsidRPr="005D7075">
        <w:rPr>
          <w:highlight w:val="yellow"/>
          <w:lang w:eastAsia="ja-JP"/>
        </w:rPr>
        <w:t xml:space="preserve">glass vials. </w:t>
      </w:r>
      <w:r w:rsidR="008E7B7D" w:rsidRPr="005D7075">
        <w:rPr>
          <w:highlight w:val="yellow"/>
          <w:lang w:eastAsia="ja-JP"/>
        </w:rPr>
        <w:t>Spot the eluted fractions on the thin layer chromatography plate (</w:t>
      </w:r>
      <w:r w:rsidR="008E7B7D" w:rsidRPr="005D7075">
        <w:rPr>
          <w:i/>
          <w:highlight w:val="yellow"/>
          <w:lang w:eastAsia="ja-JP"/>
        </w:rPr>
        <w:t>ca.</w:t>
      </w:r>
      <w:r w:rsidR="008E7B7D" w:rsidRPr="005D7075">
        <w:rPr>
          <w:highlight w:val="yellow"/>
          <w:lang w:eastAsia="ja-JP"/>
        </w:rPr>
        <w:t xml:space="preserve"> 1 µL for each spot). </w:t>
      </w:r>
      <w:r w:rsidRPr="005D7075">
        <w:rPr>
          <w:highlight w:val="yellow"/>
          <w:lang w:eastAsia="ja-JP"/>
        </w:rPr>
        <w:t xml:space="preserve">Check the purity using a mixed </w:t>
      </w:r>
      <w:r w:rsidR="00BB4EF7" w:rsidRPr="005D7075">
        <w:rPr>
          <w:highlight w:val="yellow"/>
          <w:lang w:eastAsia="ja-JP"/>
        </w:rPr>
        <w:t>eluen</w:t>
      </w:r>
      <w:r w:rsidRPr="005D7075">
        <w:rPr>
          <w:highlight w:val="yellow"/>
          <w:lang w:eastAsia="ja-JP"/>
        </w:rPr>
        <w:t>t (MeOH</w:t>
      </w:r>
      <w:r w:rsidR="00DD2F1D" w:rsidRPr="005D7075">
        <w:rPr>
          <w:highlight w:val="yellow"/>
          <w:lang w:eastAsia="ja-JP"/>
        </w:rPr>
        <w:t>/</w:t>
      </w:r>
      <w:r w:rsidRPr="005D7075">
        <w:rPr>
          <w:highlight w:val="yellow"/>
          <w:lang w:eastAsia="ja-JP"/>
        </w:rPr>
        <w:t>saturated aqueous solution of NaCl</w:t>
      </w:r>
      <w:r w:rsidR="00DD2F1D" w:rsidRPr="005D7075">
        <w:rPr>
          <w:highlight w:val="yellow"/>
          <w:lang w:eastAsia="ja-JP"/>
        </w:rPr>
        <w:t>,</w:t>
      </w:r>
      <w:r w:rsidRPr="005D7075">
        <w:rPr>
          <w:highlight w:val="yellow"/>
          <w:lang w:eastAsia="ja-JP"/>
        </w:rPr>
        <w:t xml:space="preserve"> 30:1, v/v). Repeat the purification process two or three times.</w:t>
      </w:r>
    </w:p>
    <w:p w14:paraId="0B4FAEE6" w14:textId="2D7AFEFE" w:rsidR="00674735" w:rsidRPr="005D7075" w:rsidRDefault="00BB4EF7" w:rsidP="005D7075">
      <w:pPr>
        <w:pStyle w:val="NormalWeb"/>
        <w:numPr>
          <w:ilvl w:val="2"/>
          <w:numId w:val="33"/>
        </w:numPr>
        <w:spacing w:before="0" w:beforeAutospacing="0" w:after="240" w:afterAutospacing="0"/>
        <w:ind w:left="0" w:firstLine="0"/>
        <w:jc w:val="left"/>
        <w:rPr>
          <w:highlight w:val="yellow"/>
          <w:lang w:eastAsia="ja-JP"/>
        </w:rPr>
      </w:pPr>
      <w:r w:rsidRPr="005D7075">
        <w:rPr>
          <w:highlight w:val="yellow"/>
          <w:lang w:eastAsia="ja-JP"/>
        </w:rPr>
        <w:t>Remove</w:t>
      </w:r>
      <w:r w:rsidR="00FC405F" w:rsidRPr="005D7075">
        <w:rPr>
          <w:highlight w:val="yellow"/>
        </w:rPr>
        <w:t xml:space="preserve"> the </w:t>
      </w:r>
      <w:r w:rsidR="00FC405F" w:rsidRPr="005D7075">
        <w:rPr>
          <w:highlight w:val="yellow"/>
          <w:lang w:eastAsia="ja-JP"/>
        </w:rPr>
        <w:t xml:space="preserve">solvent on a rotary evaporator at 45 </w:t>
      </w:r>
      <w:r w:rsidR="00FC405F" w:rsidRPr="005D7075">
        <w:rPr>
          <w:rFonts w:eastAsia="SimSun"/>
          <w:highlight w:val="yellow"/>
          <w:lang w:eastAsia="ja-JP"/>
        </w:rPr>
        <w:t>°C</w:t>
      </w:r>
      <w:r w:rsidR="00674735" w:rsidRPr="005D7075">
        <w:rPr>
          <w:highlight w:val="yellow"/>
          <w:lang w:eastAsia="ja-JP"/>
        </w:rPr>
        <w:t xml:space="preserve"> and dry in vacuum to obtain 30.1 mg of the product (39%</w:t>
      </w:r>
      <w:r w:rsidR="00DD2F1D" w:rsidRPr="005D7075">
        <w:rPr>
          <w:highlight w:val="yellow"/>
          <w:lang w:eastAsia="ja-JP"/>
        </w:rPr>
        <w:t xml:space="preserve"> yield</w:t>
      </w:r>
      <w:r w:rsidR="00674735" w:rsidRPr="005D7075">
        <w:rPr>
          <w:highlight w:val="yellow"/>
          <w:lang w:eastAsia="ja-JP"/>
        </w:rPr>
        <w:t xml:space="preserve">). Check the purity </w:t>
      </w:r>
      <w:r w:rsidRPr="005D7075">
        <w:rPr>
          <w:highlight w:val="yellow"/>
          <w:lang w:eastAsia="ja-JP"/>
        </w:rPr>
        <w:t>with</w:t>
      </w:r>
      <w:r w:rsidR="00674735" w:rsidRPr="005D7075">
        <w:rPr>
          <w:highlight w:val="yellow"/>
          <w:lang w:eastAsia="ja-JP"/>
        </w:rPr>
        <w:t xml:space="preserve"> by </w:t>
      </w:r>
      <w:r w:rsidR="00674735" w:rsidRPr="005D7075">
        <w:rPr>
          <w:highlight w:val="yellow"/>
          <w:vertAlign w:val="superscript"/>
          <w:lang w:eastAsia="ja-JP"/>
        </w:rPr>
        <w:t>1</w:t>
      </w:r>
      <w:r w:rsidR="00674735" w:rsidRPr="005D7075">
        <w:rPr>
          <w:highlight w:val="yellow"/>
          <w:lang w:eastAsia="ja-JP"/>
        </w:rPr>
        <w:t xml:space="preserve">H and </w:t>
      </w:r>
      <w:r w:rsidR="00674735" w:rsidRPr="005D7075">
        <w:rPr>
          <w:highlight w:val="yellow"/>
          <w:vertAlign w:val="superscript"/>
          <w:lang w:eastAsia="ja-JP"/>
        </w:rPr>
        <w:t>13</w:t>
      </w:r>
      <w:r w:rsidR="00674735" w:rsidRPr="005D7075">
        <w:rPr>
          <w:highlight w:val="yellow"/>
          <w:lang w:eastAsia="ja-JP"/>
        </w:rPr>
        <w:t>C NMR in CDCl</w:t>
      </w:r>
      <w:r w:rsidR="00674735" w:rsidRPr="005D7075">
        <w:rPr>
          <w:highlight w:val="yellow"/>
          <w:vertAlign w:val="subscript"/>
          <w:lang w:eastAsia="ja-JP"/>
        </w:rPr>
        <w:t>3</w:t>
      </w:r>
      <w:r w:rsidR="005058D6" w:rsidRPr="005D7075">
        <w:rPr>
          <w:highlight w:val="yellow"/>
          <w:lang w:eastAsia="ja-JP"/>
        </w:rPr>
        <w:t xml:space="preserve"> referenced with TMS</w:t>
      </w:r>
      <w:r w:rsidR="00674735" w:rsidRPr="005D7075">
        <w:rPr>
          <w:highlight w:val="yellow"/>
          <w:lang w:eastAsia="ja-JP"/>
        </w:rPr>
        <w:t>.</w:t>
      </w:r>
      <w:r w:rsidR="00D17B3D" w:rsidRPr="005D7075">
        <w:rPr>
          <w:highlight w:val="yellow"/>
          <w:lang w:eastAsia="ja-JP"/>
        </w:rPr>
        <w:fldChar w:fldCharType="begin"/>
      </w:r>
      <w:r w:rsidR="00D17B3D" w:rsidRPr="005D7075">
        <w:rPr>
          <w:highlight w:val="yellow"/>
          <w:lang w:eastAsia="ja-JP"/>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D17B3D" w:rsidRPr="005D7075">
        <w:rPr>
          <w:highlight w:val="yellow"/>
          <w:lang w:eastAsia="ja-JP"/>
        </w:rPr>
        <w:fldChar w:fldCharType="separate"/>
      </w:r>
      <w:r w:rsidR="00D17B3D" w:rsidRPr="005D7075">
        <w:rPr>
          <w:noProof/>
          <w:highlight w:val="yellow"/>
          <w:vertAlign w:val="superscript"/>
          <w:lang w:eastAsia="ja-JP"/>
        </w:rPr>
        <w:t>29</w:t>
      </w:r>
      <w:r w:rsidR="00D17B3D" w:rsidRPr="005D7075">
        <w:rPr>
          <w:highlight w:val="yellow"/>
          <w:lang w:eastAsia="ja-JP"/>
        </w:rPr>
        <w:fldChar w:fldCharType="end"/>
      </w:r>
    </w:p>
    <w:p w14:paraId="03DFF2D7" w14:textId="4E80A271" w:rsidR="00B30EEB" w:rsidRPr="005D7075" w:rsidRDefault="009F472E" w:rsidP="00F81626">
      <w:pPr>
        <w:pStyle w:val="NormalWeb"/>
        <w:spacing w:before="0" w:beforeAutospacing="0" w:after="240" w:afterAutospacing="0"/>
        <w:jc w:val="left"/>
        <w:rPr>
          <w:b/>
          <w:bCs/>
          <w:highlight w:val="yellow"/>
        </w:rPr>
      </w:pPr>
      <w:r w:rsidRPr="005D7075">
        <w:rPr>
          <w:b/>
          <w:bCs/>
          <w:highlight w:val="yellow"/>
        </w:rPr>
        <w:t>2.3</w:t>
      </w:r>
      <w:r w:rsidR="00B30EEB" w:rsidRPr="005D7075">
        <w:rPr>
          <w:b/>
          <w:bCs/>
          <w:highlight w:val="yellow"/>
        </w:rPr>
        <w:t xml:space="preserve">) </w:t>
      </w:r>
      <w:r w:rsidR="00B30EEB" w:rsidRPr="005D7075">
        <w:rPr>
          <w:b/>
          <w:bCs/>
          <w:highlight w:val="yellow"/>
          <w:lang w:eastAsia="ja-JP"/>
        </w:rPr>
        <w:t>Synthesis</w:t>
      </w:r>
      <w:r w:rsidR="00B30EEB" w:rsidRPr="005D7075">
        <w:rPr>
          <w:b/>
          <w:bCs/>
          <w:highlight w:val="yellow"/>
        </w:rPr>
        <w:t xml:space="preserve"> of </w:t>
      </w:r>
      <w:r w:rsidR="004A0E74" w:rsidRPr="005D7075">
        <w:rPr>
          <w:b/>
          <w:bCs/>
          <w:i/>
          <w:highlight w:val="yellow"/>
        </w:rPr>
        <w:t>proximal-</w:t>
      </w:r>
      <w:r w:rsidR="00B30EEB" w:rsidRPr="005D7075">
        <w:rPr>
          <w:b/>
          <w:bCs/>
          <w:highlight w:val="yellow"/>
        </w:rPr>
        <w:t>[Ru(</w:t>
      </w:r>
      <w:r w:rsidR="008D4742" w:rsidRPr="005D7075">
        <w:rPr>
          <w:b/>
          <w:bCs/>
          <w:highlight w:val="yellow"/>
        </w:rPr>
        <w:t>L1</w:t>
      </w:r>
      <w:r w:rsidR="00B30EEB" w:rsidRPr="005D7075">
        <w:rPr>
          <w:b/>
          <w:bCs/>
          <w:highlight w:val="yellow"/>
        </w:rPr>
        <w:t>)(</w:t>
      </w:r>
      <w:r w:rsidR="008D4742" w:rsidRPr="005D7075">
        <w:rPr>
          <w:b/>
          <w:bCs/>
          <w:highlight w:val="yellow"/>
        </w:rPr>
        <w:t>L2</w:t>
      </w:r>
      <w:r w:rsidR="00B30EEB" w:rsidRPr="005D7075">
        <w:rPr>
          <w:b/>
          <w:bCs/>
          <w:highlight w:val="yellow"/>
        </w:rPr>
        <w:t>)</w:t>
      </w:r>
      <w:r w:rsidR="004A0E74" w:rsidRPr="005D7075">
        <w:rPr>
          <w:b/>
          <w:bCs/>
          <w:highlight w:val="yellow"/>
        </w:rPr>
        <w:t>OH</w:t>
      </w:r>
      <w:r w:rsidR="004A0E74" w:rsidRPr="005D7075">
        <w:rPr>
          <w:b/>
          <w:bCs/>
          <w:highlight w:val="yellow"/>
          <w:vertAlign w:val="subscript"/>
        </w:rPr>
        <w:t>2</w:t>
      </w:r>
      <w:r w:rsidR="00B30EEB" w:rsidRPr="005D7075">
        <w:rPr>
          <w:b/>
          <w:bCs/>
          <w:highlight w:val="yellow"/>
        </w:rPr>
        <w:t>]</w:t>
      </w:r>
      <w:r w:rsidR="004A0E74" w:rsidRPr="005D7075">
        <w:rPr>
          <w:b/>
          <w:bCs/>
          <w:highlight w:val="yellow"/>
        </w:rPr>
        <w:t>(NO</w:t>
      </w:r>
      <w:r w:rsidR="004A0E74" w:rsidRPr="005D7075">
        <w:rPr>
          <w:b/>
          <w:bCs/>
          <w:highlight w:val="yellow"/>
          <w:vertAlign w:val="subscript"/>
        </w:rPr>
        <w:t>3</w:t>
      </w:r>
      <w:r w:rsidR="004A0E74" w:rsidRPr="005D7075">
        <w:rPr>
          <w:b/>
          <w:bCs/>
          <w:highlight w:val="yellow"/>
        </w:rPr>
        <w:t>)</w:t>
      </w:r>
      <w:r w:rsidR="004A0E74" w:rsidRPr="005D7075">
        <w:rPr>
          <w:b/>
          <w:bCs/>
          <w:highlight w:val="yellow"/>
          <w:vertAlign w:val="subscript"/>
        </w:rPr>
        <w:t>2</w:t>
      </w:r>
      <w:r w:rsidR="008354CA" w:rsidRPr="005D7075">
        <w:rPr>
          <w:b/>
          <w:bCs/>
          <w:highlight w:val="yellow"/>
        </w:rPr>
        <w:t xml:space="preserve"> (</w:t>
      </w:r>
      <w:r w:rsidR="008354CA" w:rsidRPr="005D7075">
        <w:rPr>
          <w:b/>
          <w:bCs/>
          <w:i/>
          <w:highlight w:val="yellow"/>
        </w:rPr>
        <w:t>proximal-</w:t>
      </w:r>
      <w:r w:rsidR="00077E42" w:rsidRPr="005D7075">
        <w:rPr>
          <w:b/>
          <w:bCs/>
          <w:highlight w:val="yellow"/>
        </w:rPr>
        <w:t>2</w:t>
      </w:r>
      <w:r w:rsidR="008354CA" w:rsidRPr="005D7075">
        <w:rPr>
          <w:b/>
          <w:bCs/>
          <w:highlight w:val="yellow"/>
        </w:rPr>
        <w:t>)</w:t>
      </w:r>
    </w:p>
    <w:p w14:paraId="4173CBB1" w14:textId="6F3B69FE" w:rsidR="00B30EEB" w:rsidRPr="005D7075" w:rsidRDefault="00B30EEB" w:rsidP="00F81626">
      <w:pPr>
        <w:pStyle w:val="NormalWeb"/>
        <w:numPr>
          <w:ilvl w:val="2"/>
          <w:numId w:val="35"/>
        </w:numPr>
        <w:spacing w:before="0" w:beforeAutospacing="0" w:after="240" w:afterAutospacing="0"/>
        <w:ind w:left="0" w:firstLine="0"/>
        <w:jc w:val="left"/>
        <w:rPr>
          <w:highlight w:val="yellow"/>
          <w:lang w:eastAsia="ja-JP"/>
        </w:rPr>
      </w:pPr>
      <w:r w:rsidRPr="005D7075">
        <w:rPr>
          <w:highlight w:val="yellow"/>
          <w:lang w:eastAsia="ja-JP"/>
        </w:rPr>
        <w:t xml:space="preserve">Add </w:t>
      </w:r>
      <w:r w:rsidR="004A0E74" w:rsidRPr="005D7075">
        <w:rPr>
          <w:i/>
          <w:highlight w:val="yellow"/>
          <w:lang w:eastAsia="ja-JP"/>
        </w:rPr>
        <w:t>proximal-</w:t>
      </w:r>
      <w:r w:rsidRPr="005D7075">
        <w:rPr>
          <w:highlight w:val="yellow"/>
          <w:lang w:eastAsia="ja-JP"/>
        </w:rPr>
        <w:t>[Ru(</w:t>
      </w:r>
      <w:r w:rsidR="008D4742" w:rsidRPr="005D7075">
        <w:rPr>
          <w:b/>
          <w:highlight w:val="yellow"/>
          <w:lang w:eastAsia="ja-JP"/>
        </w:rPr>
        <w:t>L1</w:t>
      </w:r>
      <w:r w:rsidRPr="005D7075">
        <w:rPr>
          <w:highlight w:val="yellow"/>
          <w:lang w:eastAsia="ja-JP"/>
        </w:rPr>
        <w:t>)</w:t>
      </w:r>
      <w:r w:rsidR="004A0E74" w:rsidRPr="005D7075">
        <w:rPr>
          <w:highlight w:val="yellow"/>
          <w:lang w:eastAsia="ja-JP"/>
        </w:rPr>
        <w:t>(</w:t>
      </w:r>
      <w:r w:rsidR="008D4742" w:rsidRPr="005D7075">
        <w:rPr>
          <w:b/>
          <w:highlight w:val="yellow"/>
          <w:lang w:eastAsia="ja-JP"/>
        </w:rPr>
        <w:t>L2</w:t>
      </w:r>
      <w:r w:rsidR="004A0E74" w:rsidRPr="005D7075">
        <w:rPr>
          <w:highlight w:val="yellow"/>
          <w:lang w:eastAsia="ja-JP"/>
        </w:rPr>
        <w:t>)</w:t>
      </w:r>
      <w:r w:rsidRPr="005D7075">
        <w:rPr>
          <w:highlight w:val="yellow"/>
          <w:lang w:eastAsia="ja-JP"/>
        </w:rPr>
        <w:t>Cl]</w:t>
      </w:r>
      <w:r w:rsidR="004A0E74" w:rsidRPr="005D7075">
        <w:rPr>
          <w:highlight w:val="yellow"/>
          <w:lang w:eastAsia="ja-JP"/>
        </w:rPr>
        <w:t>Cl</w:t>
      </w:r>
      <w:r w:rsidRPr="005D7075">
        <w:rPr>
          <w:highlight w:val="yellow"/>
          <w:lang w:eastAsia="ja-JP"/>
        </w:rPr>
        <w:t xml:space="preserve"> (</w:t>
      </w:r>
      <w:r w:rsidR="004A0E74" w:rsidRPr="005D7075">
        <w:rPr>
          <w:highlight w:val="yellow"/>
          <w:lang w:eastAsia="ja-JP"/>
        </w:rPr>
        <w:t>16.3</w:t>
      </w:r>
      <w:r w:rsidRPr="005D7075">
        <w:rPr>
          <w:highlight w:val="yellow"/>
          <w:lang w:eastAsia="ja-JP"/>
        </w:rPr>
        <w:t xml:space="preserve"> mg, 0.0</w:t>
      </w:r>
      <w:r w:rsidR="004A0E74" w:rsidRPr="005D7075">
        <w:rPr>
          <w:highlight w:val="yellow"/>
          <w:lang w:eastAsia="ja-JP"/>
        </w:rPr>
        <w:t>17</w:t>
      </w:r>
      <w:r w:rsidRPr="005D7075">
        <w:rPr>
          <w:highlight w:val="yellow"/>
          <w:lang w:eastAsia="ja-JP"/>
        </w:rPr>
        <w:t xml:space="preserve"> mmol), </w:t>
      </w:r>
      <w:r w:rsidR="004A0E74" w:rsidRPr="005D7075">
        <w:rPr>
          <w:highlight w:val="yellow"/>
          <w:lang w:eastAsia="ja-JP"/>
        </w:rPr>
        <w:t>water (3 mL), acetone (10 mL)</w:t>
      </w:r>
      <w:r w:rsidR="000E5012" w:rsidRPr="005D7075">
        <w:rPr>
          <w:highlight w:val="yellow"/>
          <w:lang w:eastAsia="ja-JP"/>
        </w:rPr>
        <w:t>,</w:t>
      </w:r>
      <w:r w:rsidR="004A0E74" w:rsidRPr="005D7075">
        <w:rPr>
          <w:highlight w:val="yellow"/>
          <w:lang w:eastAsia="ja-JP"/>
        </w:rPr>
        <w:t xml:space="preserve"> and an aqueous solution of 0.1 M AgNO</w:t>
      </w:r>
      <w:r w:rsidR="004A0E74" w:rsidRPr="005D7075">
        <w:rPr>
          <w:highlight w:val="yellow"/>
          <w:vertAlign w:val="subscript"/>
          <w:lang w:eastAsia="ja-JP"/>
        </w:rPr>
        <w:t>3</w:t>
      </w:r>
      <w:r w:rsidR="004A0E74" w:rsidRPr="005D7075">
        <w:rPr>
          <w:highlight w:val="yellow"/>
          <w:lang w:eastAsia="ja-JP"/>
        </w:rPr>
        <w:t xml:space="preserve"> (0.60 mL, 0.060 mmol)</w:t>
      </w:r>
      <w:r w:rsidRPr="005D7075">
        <w:rPr>
          <w:highlight w:val="yellow"/>
          <w:lang w:eastAsia="ja-JP"/>
        </w:rPr>
        <w:t xml:space="preserve"> to a 50 mL round bottom flask </w:t>
      </w:r>
      <w:r w:rsidR="000E5012" w:rsidRPr="005D7075">
        <w:rPr>
          <w:highlight w:val="yellow"/>
          <w:lang w:eastAsia="ja-JP"/>
        </w:rPr>
        <w:t xml:space="preserve">equipped </w:t>
      </w:r>
      <w:r w:rsidRPr="005D7075">
        <w:rPr>
          <w:highlight w:val="yellow"/>
          <w:lang w:eastAsia="ja-JP"/>
        </w:rPr>
        <w:t>with a stir bar.</w:t>
      </w:r>
      <w:r w:rsidR="008A496B" w:rsidRPr="005D7075">
        <w:rPr>
          <w:highlight w:val="yellow"/>
          <w:lang w:eastAsia="ja-JP"/>
        </w:rPr>
        <w:t xml:space="preserve"> Cover the flask with aluminum foil</w:t>
      </w:r>
    </w:p>
    <w:p w14:paraId="125A17E0" w14:textId="77777777" w:rsidR="00B30EEB" w:rsidRPr="005D7075" w:rsidRDefault="00B30EEB" w:rsidP="00F81626">
      <w:pPr>
        <w:pStyle w:val="NormalWeb"/>
        <w:numPr>
          <w:ilvl w:val="2"/>
          <w:numId w:val="35"/>
        </w:numPr>
        <w:spacing w:before="0" w:beforeAutospacing="0" w:after="240" w:afterAutospacing="0"/>
        <w:ind w:left="0" w:firstLine="0"/>
        <w:jc w:val="left"/>
        <w:rPr>
          <w:highlight w:val="yellow"/>
          <w:lang w:eastAsia="ja-JP"/>
        </w:rPr>
      </w:pPr>
      <w:r w:rsidRPr="005D7075">
        <w:rPr>
          <w:highlight w:val="yellow"/>
          <w:lang w:eastAsia="ja-JP"/>
        </w:rPr>
        <w:t xml:space="preserve">Reflux the reaction mixture in </w:t>
      </w:r>
      <w:r w:rsidR="000E5012" w:rsidRPr="005D7075">
        <w:rPr>
          <w:highlight w:val="yellow"/>
          <w:lang w:eastAsia="ja-JP"/>
        </w:rPr>
        <w:t xml:space="preserve">an </w:t>
      </w:r>
      <w:r w:rsidRPr="005D7075">
        <w:rPr>
          <w:highlight w:val="yellow"/>
          <w:lang w:eastAsia="ja-JP"/>
        </w:rPr>
        <w:t xml:space="preserve">oil bath for </w:t>
      </w:r>
      <w:r w:rsidR="00BD47A1" w:rsidRPr="005D7075">
        <w:rPr>
          <w:highlight w:val="yellow"/>
          <w:lang w:eastAsia="ja-JP"/>
        </w:rPr>
        <w:t xml:space="preserve">2 </w:t>
      </w:r>
      <w:r w:rsidRPr="005D7075">
        <w:rPr>
          <w:highlight w:val="yellow"/>
          <w:lang w:eastAsia="ja-JP"/>
        </w:rPr>
        <w:t>h</w:t>
      </w:r>
      <w:r w:rsidR="00BD47A1" w:rsidRPr="005D7075">
        <w:rPr>
          <w:highlight w:val="yellow"/>
          <w:lang w:eastAsia="ja-JP"/>
        </w:rPr>
        <w:t xml:space="preserve"> in the dark</w:t>
      </w:r>
      <w:r w:rsidRPr="005D7075">
        <w:rPr>
          <w:highlight w:val="yellow"/>
          <w:lang w:eastAsia="ja-JP"/>
        </w:rPr>
        <w:t>.</w:t>
      </w:r>
    </w:p>
    <w:p w14:paraId="2552A64C" w14:textId="629523AC" w:rsidR="00B30EEB" w:rsidRPr="005D7075" w:rsidRDefault="00B30EEB" w:rsidP="00F81626">
      <w:pPr>
        <w:pStyle w:val="NormalWeb"/>
        <w:numPr>
          <w:ilvl w:val="2"/>
          <w:numId w:val="35"/>
        </w:numPr>
        <w:spacing w:before="0" w:beforeAutospacing="0" w:after="240" w:afterAutospacing="0"/>
        <w:ind w:left="0" w:firstLine="0"/>
        <w:jc w:val="left"/>
        <w:rPr>
          <w:highlight w:val="yellow"/>
          <w:lang w:eastAsia="ja-JP"/>
        </w:rPr>
      </w:pPr>
      <w:r w:rsidRPr="005D7075">
        <w:rPr>
          <w:highlight w:val="yellow"/>
          <w:lang w:eastAsia="ja-JP"/>
        </w:rPr>
        <w:t xml:space="preserve">Filter the purple solution with </w:t>
      </w:r>
      <w:r w:rsidR="008D4D3C" w:rsidRPr="005D7075">
        <w:rPr>
          <w:highlight w:val="yellow"/>
          <w:lang w:eastAsia="ja-JP"/>
        </w:rPr>
        <w:t>diatomite (</w:t>
      </w:r>
      <w:r w:rsidR="008D4D3C" w:rsidRPr="005D7075">
        <w:rPr>
          <w:i/>
          <w:highlight w:val="yellow"/>
          <w:lang w:eastAsia="ja-JP"/>
        </w:rPr>
        <w:t xml:space="preserve">ca. </w:t>
      </w:r>
      <w:r w:rsidR="008D4D3C" w:rsidRPr="005D7075">
        <w:rPr>
          <w:highlight w:val="yellow"/>
          <w:lang w:eastAsia="ja-JP"/>
        </w:rPr>
        <w:t>2 g)</w:t>
      </w:r>
      <w:r w:rsidR="00140603" w:rsidRPr="005D7075">
        <w:rPr>
          <w:highlight w:val="yellow"/>
          <w:lang w:eastAsia="ja-JP"/>
        </w:rPr>
        <w:t xml:space="preserve"> </w:t>
      </w:r>
      <w:r w:rsidR="008A35B7">
        <w:rPr>
          <w:highlight w:val="yellow"/>
          <w:lang w:eastAsia="ja-JP"/>
        </w:rPr>
        <w:t>on the</w:t>
      </w:r>
      <w:r w:rsidR="008A35B7" w:rsidRPr="005D7075">
        <w:rPr>
          <w:highlight w:val="yellow"/>
          <w:lang w:eastAsia="ja-JP"/>
        </w:rPr>
        <w:t xml:space="preserve"> </w:t>
      </w:r>
      <w:r w:rsidRPr="005D7075">
        <w:rPr>
          <w:highlight w:val="yellow"/>
          <w:lang w:eastAsia="ja-JP"/>
        </w:rPr>
        <w:t>filter paper</w:t>
      </w:r>
      <w:r w:rsidR="000E5012" w:rsidRPr="005D7075">
        <w:rPr>
          <w:highlight w:val="yellow"/>
          <w:lang w:eastAsia="ja-JP"/>
        </w:rPr>
        <w:t xml:space="preserve"> in a glass funnel</w:t>
      </w:r>
      <w:r w:rsidRPr="005D7075">
        <w:rPr>
          <w:highlight w:val="yellow"/>
          <w:lang w:eastAsia="ja-JP"/>
        </w:rPr>
        <w:t>.</w:t>
      </w:r>
    </w:p>
    <w:p w14:paraId="6EC274BE" w14:textId="3D9D6CDD" w:rsidR="00B30EEB" w:rsidRPr="005D7075" w:rsidRDefault="000E5012" w:rsidP="00F81626">
      <w:pPr>
        <w:pStyle w:val="NormalWeb"/>
        <w:numPr>
          <w:ilvl w:val="2"/>
          <w:numId w:val="35"/>
        </w:numPr>
        <w:spacing w:before="0" w:beforeAutospacing="0" w:after="240" w:afterAutospacing="0"/>
        <w:ind w:left="0" w:firstLine="0"/>
        <w:jc w:val="left"/>
        <w:rPr>
          <w:highlight w:val="yellow"/>
          <w:lang w:eastAsia="ja-JP"/>
        </w:rPr>
      </w:pPr>
      <w:r w:rsidRPr="005D7075">
        <w:rPr>
          <w:highlight w:val="yellow"/>
          <w:lang w:eastAsia="ja-JP"/>
        </w:rPr>
        <w:t>Reduce</w:t>
      </w:r>
      <w:r w:rsidR="00FC405F" w:rsidRPr="005D7075">
        <w:rPr>
          <w:highlight w:val="yellow"/>
        </w:rPr>
        <w:t xml:space="preserve"> the </w:t>
      </w:r>
      <w:r w:rsidR="00FC405F" w:rsidRPr="005D7075">
        <w:rPr>
          <w:highlight w:val="yellow"/>
          <w:lang w:eastAsia="ja-JP"/>
        </w:rPr>
        <w:t xml:space="preserve">solvent </w:t>
      </w:r>
      <w:r w:rsidR="00B30EEB" w:rsidRPr="005D7075">
        <w:rPr>
          <w:highlight w:val="yellow"/>
          <w:lang w:eastAsia="ja-JP"/>
        </w:rPr>
        <w:t xml:space="preserve">to </w:t>
      </w:r>
      <w:r w:rsidR="00B30EEB" w:rsidRPr="005D7075">
        <w:rPr>
          <w:i/>
          <w:highlight w:val="yellow"/>
          <w:lang w:eastAsia="ja-JP"/>
        </w:rPr>
        <w:t>ca.</w:t>
      </w:r>
      <w:r w:rsidR="00B30EEB" w:rsidRPr="005D7075">
        <w:rPr>
          <w:highlight w:val="yellow"/>
          <w:lang w:eastAsia="ja-JP"/>
        </w:rPr>
        <w:t xml:space="preserve"> 3 mL</w:t>
      </w:r>
      <w:r w:rsidR="00FC405F" w:rsidRPr="005D7075">
        <w:rPr>
          <w:highlight w:val="yellow"/>
          <w:lang w:eastAsia="ja-JP"/>
        </w:rPr>
        <w:t xml:space="preserve"> </w:t>
      </w:r>
      <w:r w:rsidRPr="005D7075">
        <w:rPr>
          <w:highlight w:val="yellow"/>
          <w:lang w:eastAsia="ja-JP"/>
        </w:rPr>
        <w:t>in</w:t>
      </w:r>
      <w:r w:rsidR="00FC405F" w:rsidRPr="005D7075">
        <w:rPr>
          <w:highlight w:val="yellow"/>
          <w:lang w:eastAsia="ja-JP"/>
        </w:rPr>
        <w:t xml:space="preserve"> a rotary evaporator at 45 </w:t>
      </w:r>
      <w:r w:rsidR="00FC405F" w:rsidRPr="005D7075">
        <w:rPr>
          <w:rFonts w:eastAsia="SimSun"/>
          <w:highlight w:val="yellow"/>
          <w:lang w:eastAsia="ja-JP"/>
        </w:rPr>
        <w:t>°C</w:t>
      </w:r>
      <w:r w:rsidR="00B30EEB" w:rsidRPr="005D7075">
        <w:rPr>
          <w:highlight w:val="yellow"/>
          <w:lang w:eastAsia="ja-JP"/>
        </w:rPr>
        <w:t xml:space="preserve">, collect </w:t>
      </w:r>
      <w:r w:rsidRPr="005D7075">
        <w:rPr>
          <w:highlight w:val="yellow"/>
          <w:lang w:eastAsia="ja-JP"/>
        </w:rPr>
        <w:t xml:space="preserve">the </w:t>
      </w:r>
      <w:r w:rsidR="00B30EEB" w:rsidRPr="005D7075">
        <w:rPr>
          <w:highlight w:val="yellow"/>
          <w:lang w:eastAsia="ja-JP"/>
        </w:rPr>
        <w:t xml:space="preserve">purple solid, </w:t>
      </w:r>
      <w:r w:rsidRPr="005D7075">
        <w:rPr>
          <w:highlight w:val="yellow"/>
          <w:lang w:eastAsia="ja-JP"/>
        </w:rPr>
        <w:t xml:space="preserve">and </w:t>
      </w:r>
      <w:r w:rsidR="00B30EEB" w:rsidRPr="005D7075">
        <w:rPr>
          <w:highlight w:val="yellow"/>
          <w:lang w:eastAsia="ja-JP"/>
        </w:rPr>
        <w:t xml:space="preserve">wash </w:t>
      </w:r>
      <w:r w:rsidRPr="005D7075">
        <w:rPr>
          <w:highlight w:val="yellow"/>
          <w:lang w:eastAsia="ja-JP"/>
        </w:rPr>
        <w:t>it</w:t>
      </w:r>
      <w:r w:rsidR="00B30EEB" w:rsidRPr="005D7075">
        <w:rPr>
          <w:highlight w:val="yellow"/>
          <w:lang w:eastAsia="ja-JP"/>
        </w:rPr>
        <w:t xml:space="preserve"> with </w:t>
      </w:r>
      <w:r w:rsidR="00BD47A1" w:rsidRPr="005D7075">
        <w:rPr>
          <w:highlight w:val="yellow"/>
          <w:lang w:eastAsia="ja-JP"/>
        </w:rPr>
        <w:t>water</w:t>
      </w:r>
      <w:r w:rsidR="00B30EEB" w:rsidRPr="005D7075">
        <w:rPr>
          <w:highlight w:val="yellow"/>
          <w:lang w:eastAsia="ja-JP"/>
        </w:rPr>
        <w:t>.</w:t>
      </w:r>
    </w:p>
    <w:p w14:paraId="350593A3" w14:textId="4F356962" w:rsidR="007E6458" w:rsidRPr="005D7075" w:rsidRDefault="00BD47A1" w:rsidP="005D7075">
      <w:pPr>
        <w:pStyle w:val="NormalWeb"/>
        <w:numPr>
          <w:ilvl w:val="2"/>
          <w:numId w:val="35"/>
        </w:numPr>
        <w:spacing w:before="0" w:beforeAutospacing="0" w:after="240" w:afterAutospacing="0"/>
        <w:ind w:left="0" w:firstLine="0"/>
        <w:jc w:val="left"/>
        <w:rPr>
          <w:highlight w:val="yellow"/>
          <w:lang w:eastAsia="ja-JP"/>
        </w:rPr>
      </w:pPr>
      <w:r w:rsidRPr="005D7075">
        <w:rPr>
          <w:highlight w:val="yellow"/>
          <w:lang w:eastAsia="ja-JP"/>
        </w:rPr>
        <w:t>Dry in vacuum to obtain 12.6 mg of the product (</w:t>
      </w:r>
      <w:r w:rsidR="00DD2F1D" w:rsidRPr="005D7075">
        <w:rPr>
          <w:highlight w:val="yellow"/>
          <w:lang w:eastAsia="ja-JP"/>
        </w:rPr>
        <w:t xml:space="preserve">75% </w:t>
      </w:r>
      <w:r w:rsidRPr="005D7075">
        <w:rPr>
          <w:highlight w:val="yellow"/>
          <w:lang w:eastAsia="ja-JP"/>
        </w:rPr>
        <w:t>yield)</w:t>
      </w:r>
      <w:r w:rsidR="00B30EEB" w:rsidRPr="005D7075">
        <w:rPr>
          <w:highlight w:val="yellow"/>
          <w:lang w:eastAsia="ja-JP"/>
        </w:rPr>
        <w:t xml:space="preserve">. </w:t>
      </w:r>
      <w:r w:rsidR="00C44BC8" w:rsidRPr="005D7075">
        <w:rPr>
          <w:highlight w:val="yellow"/>
          <w:lang w:eastAsia="ja-JP"/>
        </w:rPr>
        <w:t xml:space="preserve">Check the purity </w:t>
      </w:r>
      <w:r w:rsidR="000E5012" w:rsidRPr="005D7075">
        <w:rPr>
          <w:highlight w:val="yellow"/>
          <w:lang w:eastAsia="ja-JP"/>
        </w:rPr>
        <w:t>with</w:t>
      </w:r>
      <w:r w:rsidR="00C44BC8" w:rsidRPr="005D7075">
        <w:rPr>
          <w:highlight w:val="yellow"/>
          <w:lang w:eastAsia="ja-JP"/>
        </w:rPr>
        <w:t xml:space="preserve"> </w:t>
      </w:r>
      <w:r w:rsidR="00C44BC8" w:rsidRPr="005D7075">
        <w:rPr>
          <w:highlight w:val="yellow"/>
          <w:vertAlign w:val="superscript"/>
          <w:lang w:eastAsia="ja-JP"/>
        </w:rPr>
        <w:t>1</w:t>
      </w:r>
      <w:r w:rsidR="00C44BC8" w:rsidRPr="005D7075">
        <w:rPr>
          <w:highlight w:val="yellow"/>
          <w:lang w:eastAsia="ja-JP"/>
        </w:rPr>
        <w:t xml:space="preserve">H and </w:t>
      </w:r>
      <w:r w:rsidR="00C44BC8" w:rsidRPr="005D7075">
        <w:rPr>
          <w:highlight w:val="yellow"/>
          <w:vertAlign w:val="superscript"/>
          <w:lang w:eastAsia="ja-JP"/>
        </w:rPr>
        <w:t>13</w:t>
      </w:r>
      <w:r w:rsidR="00C44BC8" w:rsidRPr="005D7075">
        <w:rPr>
          <w:highlight w:val="yellow"/>
          <w:lang w:eastAsia="ja-JP"/>
        </w:rPr>
        <w:t xml:space="preserve">C NMR in the mix solvent of </w:t>
      </w:r>
      <w:r w:rsidR="00C44BC8" w:rsidRPr="005D7075">
        <w:rPr>
          <w:i/>
          <w:highlight w:val="yellow"/>
          <w:lang w:eastAsia="ja-JP"/>
        </w:rPr>
        <w:t>d</w:t>
      </w:r>
      <w:r w:rsidR="00C44BC8" w:rsidRPr="005D7075">
        <w:rPr>
          <w:highlight w:val="yellow"/>
          <w:lang w:eastAsia="ja-JP"/>
        </w:rPr>
        <w:t>-acetone and D</w:t>
      </w:r>
      <w:r w:rsidR="00C44BC8" w:rsidRPr="005D7075">
        <w:rPr>
          <w:highlight w:val="yellow"/>
          <w:vertAlign w:val="subscript"/>
          <w:lang w:eastAsia="ja-JP"/>
        </w:rPr>
        <w:t>2</w:t>
      </w:r>
      <w:r w:rsidR="00C44BC8" w:rsidRPr="005D7075">
        <w:rPr>
          <w:highlight w:val="yellow"/>
          <w:lang w:eastAsia="ja-JP"/>
        </w:rPr>
        <w:t>O (1:1, v/v)</w:t>
      </w:r>
      <w:r w:rsidR="005058D6" w:rsidRPr="005D7075">
        <w:rPr>
          <w:highlight w:val="yellow"/>
          <w:lang w:eastAsia="ja-JP"/>
        </w:rPr>
        <w:t xml:space="preserve"> referenced with TMS</w:t>
      </w:r>
      <w:r w:rsidR="00C44BC8" w:rsidRPr="005D7075">
        <w:rPr>
          <w:highlight w:val="yellow"/>
          <w:lang w:eastAsia="ja-JP"/>
        </w:rPr>
        <w:t>.</w:t>
      </w:r>
      <w:r w:rsidR="00D17B3D" w:rsidRPr="005D7075">
        <w:rPr>
          <w:highlight w:val="yellow"/>
          <w:lang w:eastAsia="ja-JP"/>
        </w:rPr>
        <w:fldChar w:fldCharType="begin"/>
      </w:r>
      <w:r w:rsidR="00D17B3D" w:rsidRPr="005D7075">
        <w:rPr>
          <w:highlight w:val="yellow"/>
          <w:lang w:eastAsia="ja-JP"/>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D17B3D" w:rsidRPr="005D7075">
        <w:rPr>
          <w:highlight w:val="yellow"/>
          <w:lang w:eastAsia="ja-JP"/>
        </w:rPr>
        <w:fldChar w:fldCharType="separate"/>
      </w:r>
      <w:r w:rsidR="00D17B3D" w:rsidRPr="005D7075">
        <w:rPr>
          <w:noProof/>
          <w:highlight w:val="yellow"/>
          <w:vertAlign w:val="superscript"/>
          <w:lang w:eastAsia="ja-JP"/>
        </w:rPr>
        <w:t>29</w:t>
      </w:r>
      <w:r w:rsidR="00D17B3D" w:rsidRPr="005D7075">
        <w:rPr>
          <w:highlight w:val="yellow"/>
          <w:lang w:eastAsia="ja-JP"/>
        </w:rPr>
        <w:fldChar w:fldCharType="end"/>
      </w:r>
      <w:r w:rsidR="00B30EEB" w:rsidRPr="005D7075">
        <w:rPr>
          <w:highlight w:val="yellow"/>
          <w:lang w:eastAsia="ja-JP"/>
        </w:rPr>
        <w:t xml:space="preserve"> </w:t>
      </w:r>
    </w:p>
    <w:p w14:paraId="590AEDAB" w14:textId="77777777" w:rsidR="00AC2434" w:rsidRPr="005D7075" w:rsidRDefault="00195F7F" w:rsidP="00F81626">
      <w:pPr>
        <w:pStyle w:val="NormalWeb"/>
        <w:numPr>
          <w:ilvl w:val="0"/>
          <w:numId w:val="6"/>
        </w:numPr>
        <w:spacing w:before="0" w:beforeAutospacing="0" w:after="240" w:afterAutospacing="0"/>
        <w:ind w:left="0" w:firstLine="0"/>
        <w:jc w:val="left"/>
        <w:rPr>
          <w:b/>
          <w:bCs/>
          <w:highlight w:val="yellow"/>
        </w:rPr>
      </w:pPr>
      <w:r w:rsidRPr="005D7075">
        <w:rPr>
          <w:b/>
          <w:bCs/>
          <w:highlight w:val="yellow"/>
          <w:lang w:eastAsia="ja-JP"/>
        </w:rPr>
        <w:t>Standard conditions for p</w:t>
      </w:r>
      <w:r w:rsidR="00B1458E" w:rsidRPr="005D7075">
        <w:rPr>
          <w:b/>
          <w:bCs/>
          <w:highlight w:val="yellow"/>
          <w:lang w:eastAsia="ja-JP"/>
        </w:rPr>
        <w:t>reparation of vesicles</w:t>
      </w:r>
    </w:p>
    <w:p w14:paraId="134CA206" w14:textId="127AF045" w:rsidR="00B1458E" w:rsidRPr="005D7075" w:rsidRDefault="001234A5" w:rsidP="00F81626">
      <w:pPr>
        <w:pStyle w:val="NormalWeb"/>
        <w:numPr>
          <w:ilvl w:val="1"/>
          <w:numId w:val="36"/>
        </w:numPr>
        <w:spacing w:before="0" w:beforeAutospacing="0" w:after="240" w:afterAutospacing="0"/>
        <w:ind w:left="0" w:firstLine="0"/>
        <w:jc w:val="left"/>
        <w:rPr>
          <w:highlight w:val="yellow"/>
          <w:lang w:eastAsia="ja-JP"/>
        </w:rPr>
      </w:pPr>
      <w:r w:rsidRPr="005D7075">
        <w:rPr>
          <w:highlight w:val="yellow"/>
          <w:lang w:eastAsia="ja-JP"/>
        </w:rPr>
        <w:t>To prepare 0.5 mM stock solution A, d</w:t>
      </w:r>
      <w:r w:rsidR="00B1458E" w:rsidRPr="005D7075">
        <w:rPr>
          <w:highlight w:val="yellow"/>
          <w:lang w:eastAsia="ja-JP"/>
        </w:rPr>
        <w:t xml:space="preserve">issolve </w:t>
      </w:r>
      <w:r w:rsidR="00B11B64" w:rsidRPr="005D7075">
        <w:rPr>
          <w:highlight w:val="yellow"/>
          <w:lang w:eastAsia="ja-JP"/>
        </w:rPr>
        <w:t>4.0</w:t>
      </w:r>
      <w:r w:rsidR="00B1458E" w:rsidRPr="005D7075">
        <w:rPr>
          <w:highlight w:val="yellow"/>
          <w:lang w:eastAsia="ja-JP"/>
        </w:rPr>
        <w:t xml:space="preserve"> mg of </w:t>
      </w:r>
      <w:r w:rsidR="00B11B64" w:rsidRPr="005D7075">
        <w:rPr>
          <w:i/>
          <w:highlight w:val="yellow"/>
          <w:lang w:eastAsia="ja-JP"/>
        </w:rPr>
        <w:t>proximal</w:t>
      </w:r>
      <w:r w:rsidR="00B11B64" w:rsidRPr="005D7075">
        <w:rPr>
          <w:highlight w:val="yellow"/>
          <w:lang w:eastAsia="ja-JP"/>
        </w:rPr>
        <w:t>-</w:t>
      </w:r>
      <w:r w:rsidR="008D4742" w:rsidRPr="005D7075">
        <w:rPr>
          <w:b/>
          <w:highlight w:val="yellow"/>
          <w:lang w:eastAsia="ja-JP"/>
        </w:rPr>
        <w:t>2</w:t>
      </w:r>
      <w:r w:rsidR="00B1458E" w:rsidRPr="005D7075">
        <w:rPr>
          <w:highlight w:val="yellow"/>
          <w:lang w:eastAsia="ja-JP"/>
        </w:rPr>
        <w:t xml:space="preserve"> in </w:t>
      </w:r>
      <w:r w:rsidR="00B11B64" w:rsidRPr="005D7075">
        <w:rPr>
          <w:highlight w:val="yellow"/>
          <w:lang w:eastAsia="ja-JP"/>
        </w:rPr>
        <w:t xml:space="preserve">8.0 mL of </w:t>
      </w:r>
      <w:r w:rsidR="00B1458E" w:rsidRPr="005D7075">
        <w:rPr>
          <w:highlight w:val="yellow"/>
          <w:lang w:eastAsia="ja-JP"/>
        </w:rPr>
        <w:t>chloroform</w:t>
      </w:r>
      <w:r w:rsidR="00D923C2" w:rsidRPr="005D7075">
        <w:rPr>
          <w:highlight w:val="yellow"/>
          <w:lang w:eastAsia="ja-JP"/>
        </w:rPr>
        <w:t xml:space="preserve">. </w:t>
      </w:r>
      <w:r w:rsidR="005439AF" w:rsidRPr="005D7075">
        <w:rPr>
          <w:highlight w:val="yellow"/>
          <w:lang w:eastAsia="ja-JP"/>
        </w:rPr>
        <w:t>Store t</w:t>
      </w:r>
      <w:r w:rsidR="00D923C2" w:rsidRPr="005D7075">
        <w:rPr>
          <w:highlight w:val="yellow"/>
          <w:lang w:eastAsia="ja-JP"/>
        </w:rPr>
        <w:t>he stock solution in</w:t>
      </w:r>
      <w:r w:rsidR="001D7F33" w:rsidRPr="005D7075">
        <w:rPr>
          <w:highlight w:val="yellow"/>
          <w:lang w:eastAsia="ja-JP"/>
        </w:rPr>
        <w:t xml:space="preserve"> the</w:t>
      </w:r>
      <w:r w:rsidR="00D923C2" w:rsidRPr="005D7075">
        <w:rPr>
          <w:highlight w:val="yellow"/>
          <w:lang w:eastAsia="ja-JP"/>
        </w:rPr>
        <w:t xml:space="preserve"> dark </w:t>
      </w:r>
      <w:r w:rsidR="000E5012" w:rsidRPr="005D7075">
        <w:rPr>
          <w:highlight w:val="yellow"/>
          <w:lang w:eastAsia="ja-JP"/>
        </w:rPr>
        <w:t>and refrigerate.</w:t>
      </w:r>
    </w:p>
    <w:p w14:paraId="7DF07F0B" w14:textId="0B032B9E" w:rsidR="00B1458E" w:rsidRPr="005D7075" w:rsidRDefault="001234A5" w:rsidP="00F81626">
      <w:pPr>
        <w:pStyle w:val="NormalWeb"/>
        <w:numPr>
          <w:ilvl w:val="1"/>
          <w:numId w:val="36"/>
        </w:numPr>
        <w:spacing w:before="0" w:beforeAutospacing="0" w:after="240" w:afterAutospacing="0"/>
        <w:ind w:left="0" w:firstLine="0"/>
        <w:jc w:val="left"/>
        <w:rPr>
          <w:highlight w:val="yellow"/>
          <w:lang w:eastAsia="ja-JP"/>
        </w:rPr>
      </w:pPr>
      <w:r w:rsidRPr="005D7075">
        <w:rPr>
          <w:highlight w:val="yellow"/>
          <w:lang w:eastAsia="ja-JP"/>
        </w:rPr>
        <w:t>To prepare 1.0 mM stock solution B, d</w:t>
      </w:r>
      <w:r w:rsidR="00B1458E" w:rsidRPr="005D7075">
        <w:rPr>
          <w:highlight w:val="yellow"/>
          <w:lang w:eastAsia="ja-JP"/>
        </w:rPr>
        <w:t xml:space="preserve">issolve </w:t>
      </w:r>
      <w:r w:rsidR="00B11B64" w:rsidRPr="005D7075">
        <w:rPr>
          <w:highlight w:val="yellow"/>
          <w:lang w:eastAsia="ja-JP"/>
        </w:rPr>
        <w:t>15.7</w:t>
      </w:r>
      <w:r w:rsidR="00B1458E" w:rsidRPr="005D7075">
        <w:rPr>
          <w:highlight w:val="yellow"/>
          <w:lang w:eastAsia="ja-JP"/>
        </w:rPr>
        <w:t xml:space="preserve"> m</w:t>
      </w:r>
      <w:r w:rsidR="00B11B64" w:rsidRPr="005D7075">
        <w:rPr>
          <w:highlight w:val="yellow"/>
          <w:lang w:eastAsia="ja-JP"/>
        </w:rPr>
        <w:t>g</w:t>
      </w:r>
      <w:r w:rsidR="00B1458E" w:rsidRPr="005D7075">
        <w:rPr>
          <w:highlight w:val="yellow"/>
          <w:lang w:eastAsia="ja-JP"/>
        </w:rPr>
        <w:t xml:space="preserve"> of DOPC in </w:t>
      </w:r>
      <w:r w:rsidR="00B11B64" w:rsidRPr="005D7075">
        <w:rPr>
          <w:highlight w:val="yellow"/>
          <w:lang w:eastAsia="ja-JP"/>
        </w:rPr>
        <w:t xml:space="preserve">20.0 mL of </w:t>
      </w:r>
      <w:r w:rsidR="00B1458E" w:rsidRPr="005D7075">
        <w:rPr>
          <w:highlight w:val="yellow"/>
          <w:lang w:eastAsia="ja-JP"/>
        </w:rPr>
        <w:t>chloroform</w:t>
      </w:r>
      <w:r w:rsidR="00B971AE" w:rsidRPr="005D7075">
        <w:rPr>
          <w:highlight w:val="yellow"/>
          <w:lang w:eastAsia="ja-JP"/>
        </w:rPr>
        <w:t xml:space="preserve">. </w:t>
      </w:r>
    </w:p>
    <w:p w14:paraId="0E46B20D" w14:textId="31B2470D" w:rsidR="00B971AE" w:rsidRPr="005D7075" w:rsidRDefault="001234A5" w:rsidP="00F81626">
      <w:pPr>
        <w:pStyle w:val="NormalWeb"/>
        <w:numPr>
          <w:ilvl w:val="1"/>
          <w:numId w:val="36"/>
        </w:numPr>
        <w:spacing w:before="0" w:beforeAutospacing="0" w:after="240" w:afterAutospacing="0"/>
        <w:ind w:left="0" w:firstLine="0"/>
        <w:jc w:val="left"/>
        <w:rPr>
          <w:highlight w:val="yellow"/>
          <w:lang w:eastAsia="ja-JP"/>
        </w:rPr>
      </w:pPr>
      <w:r w:rsidRPr="005D7075">
        <w:rPr>
          <w:highlight w:val="yellow"/>
          <w:lang w:eastAsia="ja-JP"/>
        </w:rPr>
        <w:t>To prepare 0.1 mM stock solution C, d</w:t>
      </w:r>
      <w:r w:rsidR="000E5012" w:rsidRPr="005D7075">
        <w:rPr>
          <w:highlight w:val="yellow"/>
          <w:lang w:eastAsia="ja-JP"/>
        </w:rPr>
        <w:t xml:space="preserve">ilute 1 </w:t>
      </w:r>
      <w:r w:rsidR="000E5012" w:rsidRPr="005D7075">
        <w:rPr>
          <w:highlight w:val="yellow"/>
        </w:rPr>
        <w:t>mg</w:t>
      </w:r>
      <w:r w:rsidR="00B971AE" w:rsidRPr="005D7075">
        <w:rPr>
          <w:highlight w:val="yellow"/>
          <w:lang w:eastAsia="ja-JP"/>
        </w:rPr>
        <w:t>/</w:t>
      </w:r>
      <w:r w:rsidR="00B971AE" w:rsidRPr="005D7075">
        <w:rPr>
          <w:highlight w:val="yellow"/>
        </w:rPr>
        <w:t>mL</w:t>
      </w:r>
      <w:r w:rsidR="00B971AE" w:rsidRPr="005D7075">
        <w:rPr>
          <w:highlight w:val="yellow"/>
          <w:lang w:eastAsia="ja-JP"/>
        </w:rPr>
        <w:t xml:space="preserve"> solution of rhodamine</w:t>
      </w:r>
      <w:r w:rsidR="000D7B2B" w:rsidRPr="005D7075">
        <w:rPr>
          <w:highlight w:val="yellow"/>
          <w:lang w:eastAsia="ja-JP"/>
        </w:rPr>
        <w:t>-</w:t>
      </w:r>
      <w:r w:rsidR="00B971AE" w:rsidRPr="005D7075">
        <w:rPr>
          <w:highlight w:val="yellow"/>
          <w:lang w:eastAsia="ja-JP"/>
        </w:rPr>
        <w:t xml:space="preserve">DOPC with 6.6 mL of chloroform. </w:t>
      </w:r>
    </w:p>
    <w:p w14:paraId="4929434F" w14:textId="76BE885A" w:rsidR="00B1458E" w:rsidRPr="005D7075" w:rsidRDefault="00B1458E" w:rsidP="00F81626">
      <w:pPr>
        <w:pStyle w:val="NormalWeb"/>
        <w:numPr>
          <w:ilvl w:val="1"/>
          <w:numId w:val="36"/>
        </w:numPr>
        <w:spacing w:before="0" w:beforeAutospacing="0" w:after="240" w:afterAutospacing="0"/>
        <w:ind w:left="0" w:firstLine="0"/>
        <w:jc w:val="left"/>
        <w:rPr>
          <w:highlight w:val="yellow"/>
          <w:lang w:eastAsia="ja-JP"/>
        </w:rPr>
      </w:pPr>
      <w:r w:rsidRPr="005D7075">
        <w:rPr>
          <w:highlight w:val="yellow"/>
          <w:lang w:eastAsia="ja-JP"/>
        </w:rPr>
        <w:t xml:space="preserve">Mix </w:t>
      </w:r>
      <w:r w:rsidR="00B11B64" w:rsidRPr="005D7075">
        <w:rPr>
          <w:highlight w:val="yellow"/>
          <w:lang w:eastAsia="ja-JP"/>
        </w:rPr>
        <w:t>40</w:t>
      </w:r>
      <w:r w:rsidRPr="005D7075">
        <w:rPr>
          <w:highlight w:val="yellow"/>
          <w:lang w:eastAsia="ja-JP"/>
        </w:rPr>
        <w:t xml:space="preserve"> </w:t>
      </w:r>
      <w:r w:rsidR="00B11B64" w:rsidRPr="005D7075">
        <w:rPr>
          <w:highlight w:val="yellow"/>
          <w:lang w:eastAsia="ja-JP"/>
        </w:rPr>
        <w:t>µ</w:t>
      </w:r>
      <w:r w:rsidRPr="005D7075">
        <w:rPr>
          <w:highlight w:val="yellow"/>
          <w:lang w:eastAsia="ja-JP"/>
        </w:rPr>
        <w:t xml:space="preserve">L of stock solution A and </w:t>
      </w:r>
      <w:r w:rsidR="00B11B64" w:rsidRPr="005D7075">
        <w:rPr>
          <w:highlight w:val="yellow"/>
          <w:lang w:eastAsia="ja-JP"/>
        </w:rPr>
        <w:t>100</w:t>
      </w:r>
      <w:r w:rsidR="00B971AE" w:rsidRPr="005D7075">
        <w:rPr>
          <w:highlight w:val="yellow"/>
          <w:lang w:eastAsia="ja-JP"/>
        </w:rPr>
        <w:t xml:space="preserve"> </w:t>
      </w:r>
      <w:r w:rsidR="00B11B64" w:rsidRPr="005D7075">
        <w:rPr>
          <w:highlight w:val="yellow"/>
          <w:lang w:eastAsia="ja-JP"/>
        </w:rPr>
        <w:t>µL</w:t>
      </w:r>
      <w:r w:rsidRPr="005D7075">
        <w:rPr>
          <w:highlight w:val="yellow"/>
          <w:lang w:eastAsia="ja-JP"/>
        </w:rPr>
        <w:t xml:space="preserve"> of stock solution B in </w:t>
      </w:r>
      <w:r w:rsidR="00381AA2" w:rsidRPr="005D7075">
        <w:rPr>
          <w:highlight w:val="yellow"/>
          <w:lang w:eastAsia="ja-JP"/>
        </w:rPr>
        <w:t xml:space="preserve">an </w:t>
      </w:r>
      <w:r w:rsidRPr="005D7075">
        <w:rPr>
          <w:highlight w:val="yellow"/>
          <w:lang w:eastAsia="ja-JP"/>
        </w:rPr>
        <w:t>amber glass vial</w:t>
      </w:r>
      <w:r w:rsidR="00C86A09" w:rsidRPr="005D7075">
        <w:rPr>
          <w:highlight w:val="yellow"/>
          <w:lang w:eastAsia="ja-JP"/>
        </w:rPr>
        <w:t xml:space="preserve">. </w:t>
      </w:r>
      <w:r w:rsidR="000E5012" w:rsidRPr="005D7075">
        <w:rPr>
          <w:highlight w:val="yellow"/>
          <w:lang w:eastAsia="ja-JP"/>
        </w:rPr>
        <w:t xml:space="preserve">For </w:t>
      </w:r>
      <w:r w:rsidR="000D7B2B" w:rsidRPr="005D7075">
        <w:rPr>
          <w:highlight w:val="yellow"/>
          <w:lang w:eastAsia="ja-JP"/>
        </w:rPr>
        <w:lastRenderedPageBreak/>
        <w:t>the</w:t>
      </w:r>
      <w:r w:rsidR="00C86A09" w:rsidRPr="005D7075">
        <w:rPr>
          <w:highlight w:val="yellow"/>
          <w:lang w:eastAsia="ja-JP"/>
        </w:rPr>
        <w:t xml:space="preserve"> fluorescence microscopy</w:t>
      </w:r>
      <w:r w:rsidR="00D64F1F" w:rsidRPr="005D7075">
        <w:rPr>
          <w:highlight w:val="yellow"/>
          <w:lang w:eastAsia="ja-JP"/>
        </w:rPr>
        <w:t xml:space="preserve"> experiments</w:t>
      </w:r>
      <w:r w:rsidR="00C86A09" w:rsidRPr="005D7075">
        <w:rPr>
          <w:highlight w:val="yellow"/>
          <w:lang w:eastAsia="ja-JP"/>
        </w:rPr>
        <w:t xml:space="preserve">, </w:t>
      </w:r>
      <w:r w:rsidR="000D7B2B" w:rsidRPr="005D7075">
        <w:rPr>
          <w:highlight w:val="yellow"/>
          <w:lang w:eastAsia="ja-JP"/>
        </w:rPr>
        <w:t xml:space="preserve">add </w:t>
      </w:r>
      <w:r w:rsidR="00B971AE" w:rsidRPr="005D7075">
        <w:rPr>
          <w:highlight w:val="yellow"/>
          <w:lang w:eastAsia="ja-JP"/>
        </w:rPr>
        <w:t>100 µL</w:t>
      </w:r>
      <w:r w:rsidR="00C86A09" w:rsidRPr="005D7075">
        <w:rPr>
          <w:highlight w:val="yellow"/>
          <w:lang w:eastAsia="ja-JP"/>
        </w:rPr>
        <w:t xml:space="preserve"> </w:t>
      </w:r>
      <w:r w:rsidR="00B971AE" w:rsidRPr="005D7075">
        <w:rPr>
          <w:highlight w:val="yellow"/>
          <w:lang w:eastAsia="ja-JP"/>
        </w:rPr>
        <w:t xml:space="preserve">of </w:t>
      </w:r>
      <w:r w:rsidR="00C86A09" w:rsidRPr="005D7075">
        <w:rPr>
          <w:highlight w:val="yellow"/>
          <w:lang w:eastAsia="ja-JP"/>
        </w:rPr>
        <w:t xml:space="preserve">stock solution </w:t>
      </w:r>
      <w:r w:rsidR="00B971AE" w:rsidRPr="005D7075">
        <w:rPr>
          <w:highlight w:val="yellow"/>
          <w:lang w:eastAsia="ja-JP"/>
        </w:rPr>
        <w:t>C</w:t>
      </w:r>
      <w:r w:rsidR="00C86A09" w:rsidRPr="005D7075">
        <w:rPr>
          <w:highlight w:val="yellow"/>
          <w:lang w:eastAsia="ja-JP"/>
        </w:rPr>
        <w:t>.</w:t>
      </w:r>
    </w:p>
    <w:p w14:paraId="4F081C71" w14:textId="6E73317D" w:rsidR="00B1458E" w:rsidRPr="005D7075" w:rsidRDefault="000E5012" w:rsidP="00F81626">
      <w:pPr>
        <w:pStyle w:val="NormalWeb"/>
        <w:numPr>
          <w:ilvl w:val="1"/>
          <w:numId w:val="36"/>
        </w:numPr>
        <w:spacing w:before="0" w:beforeAutospacing="0" w:after="240" w:afterAutospacing="0"/>
        <w:ind w:left="0" w:firstLine="0"/>
        <w:jc w:val="left"/>
        <w:rPr>
          <w:highlight w:val="yellow"/>
          <w:lang w:eastAsia="ja-JP"/>
        </w:rPr>
      </w:pPr>
      <w:r w:rsidRPr="005D7075">
        <w:rPr>
          <w:highlight w:val="yellow"/>
          <w:lang w:eastAsia="ja-JP"/>
        </w:rPr>
        <w:t>Seal</w:t>
      </w:r>
      <w:r w:rsidR="008D4742" w:rsidRPr="005D7075">
        <w:rPr>
          <w:highlight w:val="yellow"/>
          <w:lang w:eastAsia="ja-JP"/>
        </w:rPr>
        <w:t xml:space="preserve"> the vial with </w:t>
      </w:r>
      <w:r w:rsidRPr="005D7075">
        <w:rPr>
          <w:highlight w:val="yellow"/>
          <w:lang w:eastAsia="ja-JP"/>
        </w:rPr>
        <w:t xml:space="preserve">a </w:t>
      </w:r>
      <w:r w:rsidR="00B1458E" w:rsidRPr="005D7075">
        <w:rPr>
          <w:highlight w:val="yellow"/>
          <w:lang w:eastAsia="ja-JP"/>
        </w:rPr>
        <w:t>rubber septum equipped</w:t>
      </w:r>
      <w:r w:rsidR="00B30EEB" w:rsidRPr="005D7075">
        <w:rPr>
          <w:highlight w:val="yellow"/>
          <w:lang w:eastAsia="ja-JP"/>
        </w:rPr>
        <w:t xml:space="preserve"> with </w:t>
      </w:r>
      <w:r w:rsidRPr="005D7075">
        <w:rPr>
          <w:highlight w:val="yellow"/>
          <w:lang w:eastAsia="ja-JP"/>
        </w:rPr>
        <w:t xml:space="preserve">a </w:t>
      </w:r>
      <w:r w:rsidR="00B30EEB" w:rsidRPr="005D7075">
        <w:rPr>
          <w:highlight w:val="yellow"/>
          <w:lang w:eastAsia="ja-JP"/>
        </w:rPr>
        <w:t xml:space="preserve">nitrogen inlet and outlet, and </w:t>
      </w:r>
      <w:r w:rsidR="008D4742" w:rsidRPr="005D7075">
        <w:rPr>
          <w:highlight w:val="yellow"/>
          <w:lang w:eastAsia="ja-JP"/>
        </w:rPr>
        <w:t>d</w:t>
      </w:r>
      <w:r w:rsidR="000D7B2B" w:rsidRPr="005D7075">
        <w:rPr>
          <w:highlight w:val="yellow"/>
          <w:lang w:eastAsia="ja-JP"/>
        </w:rPr>
        <w:t>ry</w:t>
      </w:r>
      <w:r w:rsidR="00B1458E" w:rsidRPr="005D7075">
        <w:rPr>
          <w:highlight w:val="yellow"/>
          <w:lang w:eastAsia="ja-JP"/>
        </w:rPr>
        <w:t xml:space="preserve"> </w:t>
      </w:r>
      <w:r w:rsidR="000D7B2B" w:rsidRPr="005D7075">
        <w:rPr>
          <w:highlight w:val="yellow"/>
          <w:lang w:eastAsia="ja-JP"/>
        </w:rPr>
        <w:t xml:space="preserve">the solution under </w:t>
      </w:r>
      <w:r w:rsidR="00B1458E" w:rsidRPr="005D7075">
        <w:rPr>
          <w:highlight w:val="yellow"/>
          <w:lang w:eastAsia="ja-JP"/>
        </w:rPr>
        <w:t>nitrogen flow overnight.</w:t>
      </w:r>
    </w:p>
    <w:p w14:paraId="053806BA" w14:textId="543E89A9" w:rsidR="00B1458E" w:rsidRPr="005D7075" w:rsidRDefault="000D7B2B" w:rsidP="00F81626">
      <w:pPr>
        <w:pStyle w:val="NormalWeb"/>
        <w:numPr>
          <w:ilvl w:val="1"/>
          <w:numId w:val="36"/>
        </w:numPr>
        <w:spacing w:before="0" w:beforeAutospacing="0" w:after="240" w:afterAutospacing="0"/>
        <w:ind w:left="0" w:firstLine="0"/>
        <w:jc w:val="left"/>
        <w:rPr>
          <w:highlight w:val="yellow"/>
          <w:lang w:eastAsia="ja-JP"/>
        </w:rPr>
      </w:pPr>
      <w:r w:rsidRPr="005D7075">
        <w:rPr>
          <w:highlight w:val="yellow"/>
          <w:lang w:eastAsia="ja-JP"/>
        </w:rPr>
        <w:t>Remove the septum and h</w:t>
      </w:r>
      <w:r w:rsidR="008E2F70" w:rsidRPr="005D7075">
        <w:rPr>
          <w:highlight w:val="yellow"/>
          <w:lang w:eastAsia="ja-JP"/>
        </w:rPr>
        <w:t xml:space="preserve">eat the </w:t>
      </w:r>
      <w:r w:rsidR="00381AA2" w:rsidRPr="005D7075">
        <w:rPr>
          <w:highlight w:val="yellow"/>
          <w:lang w:eastAsia="ja-JP"/>
        </w:rPr>
        <w:t>vial</w:t>
      </w:r>
      <w:r w:rsidR="008E2F70" w:rsidRPr="005D7075">
        <w:rPr>
          <w:highlight w:val="yellow"/>
          <w:lang w:eastAsia="ja-JP"/>
        </w:rPr>
        <w:t xml:space="preserve"> </w:t>
      </w:r>
      <w:r w:rsidR="000E5012" w:rsidRPr="005D7075">
        <w:rPr>
          <w:highlight w:val="yellow"/>
        </w:rPr>
        <w:t xml:space="preserve">in </w:t>
      </w:r>
      <w:r w:rsidR="000E5012" w:rsidRPr="005D7075">
        <w:rPr>
          <w:highlight w:val="yellow"/>
          <w:lang w:eastAsia="ja-JP"/>
        </w:rPr>
        <w:t>an</w:t>
      </w:r>
      <w:r w:rsidR="000E5012" w:rsidRPr="005D7075">
        <w:rPr>
          <w:highlight w:val="yellow"/>
        </w:rPr>
        <w:t xml:space="preserve"> 80 °C </w:t>
      </w:r>
      <w:r w:rsidR="000E5012" w:rsidRPr="005D7075">
        <w:rPr>
          <w:highlight w:val="yellow"/>
          <w:lang w:eastAsia="ja-JP"/>
        </w:rPr>
        <w:t xml:space="preserve">oven </w:t>
      </w:r>
      <w:r w:rsidR="000E5012" w:rsidRPr="005D7075">
        <w:rPr>
          <w:highlight w:val="yellow"/>
        </w:rPr>
        <w:t>for 30 min</w:t>
      </w:r>
      <w:r w:rsidR="000E5012" w:rsidRPr="005D7075">
        <w:rPr>
          <w:highlight w:val="yellow"/>
          <w:lang w:eastAsia="ja-JP"/>
        </w:rPr>
        <w:t>.</w:t>
      </w:r>
    </w:p>
    <w:p w14:paraId="5166C1B8" w14:textId="7B823A68" w:rsidR="00B1458E" w:rsidRPr="005D7075" w:rsidRDefault="008E2F70" w:rsidP="00F81626">
      <w:pPr>
        <w:pStyle w:val="NormalWeb"/>
        <w:numPr>
          <w:ilvl w:val="1"/>
          <w:numId w:val="36"/>
        </w:numPr>
        <w:spacing w:before="0" w:beforeAutospacing="0" w:after="240" w:afterAutospacing="0"/>
        <w:ind w:left="0" w:firstLine="0"/>
        <w:jc w:val="left"/>
        <w:rPr>
          <w:highlight w:val="yellow"/>
          <w:lang w:eastAsia="ja-JP"/>
        </w:rPr>
      </w:pPr>
      <w:r w:rsidRPr="005D7075">
        <w:rPr>
          <w:highlight w:val="yellow"/>
          <w:lang w:eastAsia="ja-JP"/>
        </w:rPr>
        <w:t xml:space="preserve">Add 0.1 mL of pure water </w:t>
      </w:r>
      <w:r w:rsidR="000317D3" w:rsidRPr="005D7075">
        <w:rPr>
          <w:highlight w:val="yellow"/>
          <w:lang w:eastAsia="ja-JP"/>
        </w:rPr>
        <w:t xml:space="preserve">to the vial. </w:t>
      </w:r>
      <w:r w:rsidR="00381AA2" w:rsidRPr="005D7075">
        <w:rPr>
          <w:highlight w:val="yellow"/>
          <w:lang w:eastAsia="ja-JP"/>
        </w:rPr>
        <w:t>Seal and i</w:t>
      </w:r>
      <w:r w:rsidRPr="005D7075">
        <w:rPr>
          <w:highlight w:val="yellow"/>
          <w:lang w:eastAsia="ja-JP"/>
        </w:rPr>
        <w:t>ncubate</w:t>
      </w:r>
      <w:r w:rsidR="00B1458E" w:rsidRPr="005D7075">
        <w:rPr>
          <w:highlight w:val="yellow"/>
          <w:lang w:eastAsia="ja-JP"/>
        </w:rPr>
        <w:t xml:space="preserve"> the</w:t>
      </w:r>
      <w:r w:rsidRPr="005D7075">
        <w:rPr>
          <w:highlight w:val="yellow"/>
          <w:lang w:eastAsia="ja-JP"/>
        </w:rPr>
        <w:t xml:space="preserve"> vial </w:t>
      </w:r>
      <w:r w:rsidR="00B30EEB" w:rsidRPr="005D7075">
        <w:rPr>
          <w:highlight w:val="yellow"/>
          <w:lang w:eastAsia="ja-JP"/>
        </w:rPr>
        <w:t xml:space="preserve">at 80 </w:t>
      </w:r>
      <w:r w:rsidR="00B30EEB" w:rsidRPr="005D7075">
        <w:rPr>
          <w:rFonts w:eastAsia="MS Mincho"/>
          <w:highlight w:val="yellow"/>
          <w:lang w:eastAsia="ja-JP"/>
        </w:rPr>
        <w:t>°</w:t>
      </w:r>
      <w:r w:rsidR="00B30EEB" w:rsidRPr="005D7075">
        <w:rPr>
          <w:highlight w:val="yellow"/>
          <w:lang w:eastAsia="ja-JP"/>
        </w:rPr>
        <w:t xml:space="preserve">C </w:t>
      </w:r>
      <w:r w:rsidRPr="005D7075">
        <w:rPr>
          <w:highlight w:val="yellow"/>
          <w:lang w:eastAsia="ja-JP"/>
        </w:rPr>
        <w:t>overnight</w:t>
      </w:r>
      <w:r w:rsidR="00B1458E" w:rsidRPr="005D7075">
        <w:rPr>
          <w:highlight w:val="yellow"/>
          <w:lang w:eastAsia="ja-JP"/>
        </w:rPr>
        <w:t>.</w:t>
      </w:r>
      <w:r w:rsidRPr="005D7075">
        <w:rPr>
          <w:highlight w:val="yellow"/>
          <w:lang w:eastAsia="ja-JP"/>
        </w:rPr>
        <w:t xml:space="preserve"> The </w:t>
      </w:r>
      <w:r w:rsidR="00381AA2" w:rsidRPr="005D7075">
        <w:rPr>
          <w:highlight w:val="yellow"/>
          <w:lang w:eastAsia="ja-JP"/>
        </w:rPr>
        <w:t xml:space="preserve">lipid </w:t>
      </w:r>
      <w:r w:rsidR="005439AF" w:rsidRPr="005D7075">
        <w:rPr>
          <w:highlight w:val="yellow"/>
          <w:lang w:eastAsia="ja-JP"/>
        </w:rPr>
        <w:t>film i</w:t>
      </w:r>
      <w:r w:rsidRPr="005D7075">
        <w:rPr>
          <w:highlight w:val="yellow"/>
          <w:lang w:eastAsia="ja-JP"/>
        </w:rPr>
        <w:t xml:space="preserve">s gradually hydrated to </w:t>
      </w:r>
      <w:r w:rsidR="000E5012" w:rsidRPr="005D7075">
        <w:rPr>
          <w:highlight w:val="yellow"/>
          <w:lang w:eastAsia="ja-JP"/>
        </w:rPr>
        <w:t>yield a</w:t>
      </w:r>
      <w:r w:rsidRPr="005D7075">
        <w:rPr>
          <w:highlight w:val="yellow"/>
          <w:lang w:eastAsia="ja-JP"/>
        </w:rPr>
        <w:t xml:space="preserve"> reddish</w:t>
      </w:r>
      <w:r w:rsidR="00381AA2" w:rsidRPr="005D7075">
        <w:rPr>
          <w:highlight w:val="yellow"/>
          <w:lang w:eastAsia="ja-JP"/>
        </w:rPr>
        <w:t>-</w:t>
      </w:r>
      <w:r w:rsidRPr="005D7075">
        <w:rPr>
          <w:highlight w:val="yellow"/>
          <w:lang w:eastAsia="ja-JP"/>
        </w:rPr>
        <w:t xml:space="preserve">purple vesicle </w:t>
      </w:r>
      <w:r w:rsidRPr="005D7075">
        <w:rPr>
          <w:highlight w:val="yellow"/>
        </w:rPr>
        <w:t>dispersion</w:t>
      </w:r>
      <w:r w:rsidR="000E5012" w:rsidRPr="005D7075">
        <w:rPr>
          <w:highlight w:val="yellow"/>
          <w:lang w:eastAsia="ja-JP"/>
        </w:rPr>
        <w:t xml:space="preserve"> that settles to the </w:t>
      </w:r>
      <w:r w:rsidR="000E5012" w:rsidRPr="005D7075">
        <w:rPr>
          <w:highlight w:val="yellow"/>
        </w:rPr>
        <w:t>bottom of the vial.</w:t>
      </w:r>
    </w:p>
    <w:p w14:paraId="6E2299DD" w14:textId="795A4F9F" w:rsidR="008E2F70" w:rsidRPr="005D7075" w:rsidRDefault="00D3533C" w:rsidP="00F81626">
      <w:pPr>
        <w:pStyle w:val="NormalWeb"/>
        <w:numPr>
          <w:ilvl w:val="1"/>
          <w:numId w:val="36"/>
        </w:numPr>
        <w:spacing w:before="0" w:beforeAutospacing="0" w:after="240" w:afterAutospacing="0"/>
        <w:ind w:left="0" w:firstLine="0"/>
        <w:jc w:val="left"/>
        <w:rPr>
          <w:highlight w:val="yellow"/>
          <w:lang w:eastAsia="ja-JP"/>
        </w:rPr>
      </w:pPr>
      <w:r w:rsidRPr="005D7075">
        <w:rPr>
          <w:highlight w:val="yellow"/>
          <w:lang w:eastAsia="ja-JP"/>
        </w:rPr>
        <w:t>S</w:t>
      </w:r>
      <w:r w:rsidR="00381AA2" w:rsidRPr="005D7075">
        <w:rPr>
          <w:highlight w:val="yellow"/>
          <w:lang w:eastAsia="ja-JP"/>
        </w:rPr>
        <w:t xml:space="preserve">tore the vial in a refrigerator in the dark. </w:t>
      </w:r>
      <w:r w:rsidR="00D923C2" w:rsidRPr="005D7075">
        <w:rPr>
          <w:highlight w:val="yellow"/>
          <w:lang w:eastAsia="ja-JP"/>
        </w:rPr>
        <w:t xml:space="preserve">The vesicle dispersion </w:t>
      </w:r>
      <w:r w:rsidR="00381AA2" w:rsidRPr="005D7075">
        <w:rPr>
          <w:highlight w:val="yellow"/>
          <w:lang w:eastAsia="ja-JP"/>
        </w:rPr>
        <w:t xml:space="preserve">should be </w:t>
      </w:r>
      <w:r w:rsidR="00D923C2" w:rsidRPr="005D7075">
        <w:rPr>
          <w:highlight w:val="yellow"/>
          <w:lang w:eastAsia="ja-JP"/>
        </w:rPr>
        <w:t>used within a week.</w:t>
      </w:r>
    </w:p>
    <w:p w14:paraId="7E9332CE" w14:textId="49A555CA" w:rsidR="0043473F" w:rsidRPr="005D7075" w:rsidRDefault="000E5012" w:rsidP="00F81626">
      <w:pPr>
        <w:pStyle w:val="NormalWeb"/>
        <w:numPr>
          <w:ilvl w:val="0"/>
          <w:numId w:val="6"/>
        </w:numPr>
        <w:spacing w:before="0" w:beforeAutospacing="0" w:after="240" w:afterAutospacing="0"/>
        <w:ind w:left="0" w:firstLine="0"/>
        <w:jc w:val="left"/>
        <w:rPr>
          <w:b/>
          <w:highlight w:val="yellow"/>
        </w:rPr>
      </w:pPr>
      <w:r w:rsidRPr="005D7075">
        <w:rPr>
          <w:b/>
          <w:bCs/>
          <w:highlight w:val="yellow"/>
          <w:lang w:eastAsia="ja-JP"/>
        </w:rPr>
        <w:t xml:space="preserve">Preparation of </w:t>
      </w:r>
      <w:r w:rsidRPr="005D7075">
        <w:rPr>
          <w:b/>
          <w:highlight w:val="yellow"/>
        </w:rPr>
        <w:t>Plates</w:t>
      </w:r>
    </w:p>
    <w:p w14:paraId="70110F8E" w14:textId="64C1274F" w:rsidR="009E1737" w:rsidRPr="005D7075" w:rsidRDefault="009E1737" w:rsidP="00F81626">
      <w:pPr>
        <w:pStyle w:val="NormalWeb"/>
        <w:numPr>
          <w:ilvl w:val="1"/>
          <w:numId w:val="37"/>
        </w:numPr>
        <w:spacing w:before="0" w:beforeAutospacing="0" w:after="240" w:afterAutospacing="0"/>
        <w:ind w:left="0" w:firstLine="0"/>
        <w:jc w:val="left"/>
        <w:rPr>
          <w:highlight w:val="yellow"/>
          <w:lang w:eastAsia="ja-JP"/>
        </w:rPr>
      </w:pPr>
      <w:r w:rsidRPr="005D7075">
        <w:rPr>
          <w:highlight w:val="yellow"/>
          <w:lang w:eastAsia="ja-JP"/>
        </w:rPr>
        <w:t xml:space="preserve">Rinse </w:t>
      </w:r>
      <w:r w:rsidR="00381AA2" w:rsidRPr="005D7075">
        <w:rPr>
          <w:highlight w:val="yellow"/>
          <w:lang w:eastAsia="ja-JP"/>
        </w:rPr>
        <w:t>g</w:t>
      </w:r>
      <w:r w:rsidRPr="005D7075">
        <w:rPr>
          <w:highlight w:val="yellow"/>
          <w:lang w:eastAsia="ja-JP"/>
        </w:rPr>
        <w:t>lass plate</w:t>
      </w:r>
      <w:r w:rsidR="005248E1" w:rsidRPr="005D7075">
        <w:rPr>
          <w:highlight w:val="yellow"/>
          <w:lang w:eastAsia="ja-JP"/>
        </w:rPr>
        <w:t>s</w:t>
      </w:r>
      <w:r w:rsidRPr="005D7075">
        <w:rPr>
          <w:highlight w:val="yellow"/>
          <w:lang w:eastAsia="ja-JP"/>
        </w:rPr>
        <w:t xml:space="preserve"> with ethanol and acetone</w:t>
      </w:r>
      <w:r w:rsidR="005248E1" w:rsidRPr="005D7075">
        <w:rPr>
          <w:highlight w:val="yellow"/>
          <w:lang w:eastAsia="ja-JP"/>
        </w:rPr>
        <w:t>, sonicate in ethanol for 5 min</w:t>
      </w:r>
      <w:r w:rsidR="000317D3" w:rsidRPr="005D7075">
        <w:rPr>
          <w:highlight w:val="yellow"/>
          <w:lang w:eastAsia="ja-JP"/>
        </w:rPr>
        <w:t xml:space="preserve">, and dry at 50 </w:t>
      </w:r>
      <w:r w:rsidR="000317D3" w:rsidRPr="005D7075">
        <w:rPr>
          <w:rFonts w:eastAsia="SimSun"/>
          <w:highlight w:val="yellow"/>
          <w:lang w:eastAsia="ja-JP"/>
        </w:rPr>
        <w:t>°C for 20</w:t>
      </w:r>
      <w:r w:rsidR="00C97CE5" w:rsidRPr="005D7075">
        <w:rPr>
          <w:rFonts w:eastAsia="SimSun"/>
          <w:highlight w:val="yellow"/>
          <w:lang w:eastAsia="ja-JP"/>
        </w:rPr>
        <w:t>–</w:t>
      </w:r>
      <w:r w:rsidR="000317D3" w:rsidRPr="005D7075">
        <w:rPr>
          <w:rFonts w:eastAsia="SimSun"/>
          <w:highlight w:val="yellow"/>
          <w:lang w:eastAsia="ja-JP"/>
        </w:rPr>
        <w:t>30 min.</w:t>
      </w:r>
    </w:p>
    <w:p w14:paraId="598EAB34" w14:textId="50CF898E" w:rsidR="009E1737" w:rsidRPr="005D7075" w:rsidRDefault="009E1737" w:rsidP="00F81626">
      <w:pPr>
        <w:pStyle w:val="NormalWeb"/>
        <w:numPr>
          <w:ilvl w:val="1"/>
          <w:numId w:val="37"/>
        </w:numPr>
        <w:spacing w:before="0" w:beforeAutospacing="0" w:after="240" w:afterAutospacing="0"/>
        <w:ind w:left="0" w:firstLine="0"/>
        <w:jc w:val="left"/>
        <w:rPr>
          <w:highlight w:val="yellow"/>
          <w:lang w:eastAsia="ja-JP"/>
        </w:rPr>
      </w:pPr>
      <w:r w:rsidRPr="005D7075">
        <w:rPr>
          <w:highlight w:val="yellow"/>
          <w:lang w:eastAsia="ja-JP"/>
        </w:rPr>
        <w:t xml:space="preserve">Cut </w:t>
      </w:r>
      <w:r w:rsidR="00C97CE5" w:rsidRPr="005D7075">
        <w:rPr>
          <w:highlight w:val="yellow"/>
          <w:lang w:eastAsia="ja-JP"/>
        </w:rPr>
        <w:t>a</w:t>
      </w:r>
      <w:r w:rsidRPr="005D7075">
        <w:rPr>
          <w:highlight w:val="yellow"/>
          <w:lang w:eastAsia="ja-JP"/>
        </w:rPr>
        <w:t xml:space="preserve"> silicon film </w:t>
      </w:r>
      <w:r w:rsidR="00C97CE5" w:rsidRPr="005D7075">
        <w:rPr>
          <w:highlight w:val="yellow"/>
          <w:lang w:eastAsia="ja-JP"/>
        </w:rPr>
        <w:t>(thickness</w:t>
      </w:r>
      <w:r w:rsidR="00DD2F1D" w:rsidRPr="005D7075">
        <w:rPr>
          <w:highlight w:val="yellow"/>
          <w:lang w:eastAsia="ja-JP"/>
        </w:rPr>
        <w:t xml:space="preserve"> </w:t>
      </w:r>
      <w:r w:rsidR="005248E1" w:rsidRPr="005D7075">
        <w:rPr>
          <w:highlight w:val="yellow"/>
          <w:lang w:eastAsia="ja-JP"/>
        </w:rPr>
        <w:t>=</w:t>
      </w:r>
      <w:r w:rsidR="00DD2F1D" w:rsidRPr="005D7075">
        <w:rPr>
          <w:highlight w:val="yellow"/>
          <w:lang w:eastAsia="ja-JP"/>
        </w:rPr>
        <w:t xml:space="preserve"> </w:t>
      </w:r>
      <w:r w:rsidR="005248E1" w:rsidRPr="005D7075">
        <w:rPr>
          <w:highlight w:val="yellow"/>
          <w:lang w:eastAsia="ja-JP"/>
        </w:rPr>
        <w:t xml:space="preserve">0.2 mm) </w:t>
      </w:r>
      <w:r w:rsidR="00C97CE5" w:rsidRPr="005D7075">
        <w:rPr>
          <w:highlight w:val="yellow"/>
          <w:lang w:eastAsia="ja-JP"/>
        </w:rPr>
        <w:t>into a</w:t>
      </w:r>
      <w:r w:rsidR="00C97CE5" w:rsidRPr="005D7075">
        <w:rPr>
          <w:highlight w:val="yellow"/>
        </w:rPr>
        <w:t xml:space="preserve"> 20</w:t>
      </w:r>
      <w:r w:rsidR="00DD2F1D" w:rsidRPr="005D7075">
        <w:rPr>
          <w:highlight w:val="yellow"/>
          <w:lang w:eastAsia="ja-JP"/>
        </w:rPr>
        <w:t xml:space="preserve"> </w:t>
      </w:r>
      <w:r w:rsidR="00C97CE5" w:rsidRPr="005D7075">
        <w:rPr>
          <w:highlight w:val="yellow"/>
        </w:rPr>
        <w:t>mm</w:t>
      </w:r>
      <w:r w:rsidR="00C97CE5" w:rsidRPr="005D7075">
        <w:rPr>
          <w:highlight w:val="yellow"/>
          <w:lang w:eastAsia="ja-JP"/>
        </w:rPr>
        <w:t>×</w:t>
      </w:r>
      <w:r w:rsidR="00C97CE5" w:rsidRPr="005D7075">
        <w:rPr>
          <w:highlight w:val="yellow"/>
        </w:rPr>
        <w:t>20</w:t>
      </w:r>
      <w:r w:rsidR="00DD2F1D" w:rsidRPr="005D7075">
        <w:rPr>
          <w:highlight w:val="yellow"/>
          <w:lang w:eastAsia="ja-JP"/>
        </w:rPr>
        <w:t xml:space="preserve"> </w:t>
      </w:r>
      <w:r w:rsidR="00C97CE5" w:rsidRPr="005D7075">
        <w:rPr>
          <w:highlight w:val="yellow"/>
        </w:rPr>
        <w:t xml:space="preserve">mm </w:t>
      </w:r>
      <w:r w:rsidR="00C97CE5" w:rsidRPr="005D7075">
        <w:rPr>
          <w:highlight w:val="yellow"/>
          <w:lang w:eastAsia="ja-JP"/>
        </w:rPr>
        <w:t>square with</w:t>
      </w:r>
      <w:r w:rsidR="00C97CE5" w:rsidRPr="005D7075">
        <w:rPr>
          <w:highlight w:val="yellow"/>
        </w:rPr>
        <w:t xml:space="preserve"> a knife.</w:t>
      </w:r>
    </w:p>
    <w:p w14:paraId="514AC407" w14:textId="44DCDA10" w:rsidR="009E1737" w:rsidRPr="005D7075" w:rsidRDefault="00B37E77" w:rsidP="00F81626">
      <w:pPr>
        <w:pStyle w:val="NormalWeb"/>
        <w:numPr>
          <w:ilvl w:val="1"/>
          <w:numId w:val="37"/>
        </w:numPr>
        <w:spacing w:before="0" w:beforeAutospacing="0" w:after="240" w:afterAutospacing="0"/>
        <w:ind w:left="0" w:firstLine="0"/>
        <w:jc w:val="left"/>
        <w:rPr>
          <w:highlight w:val="yellow"/>
          <w:lang w:eastAsia="ja-JP"/>
        </w:rPr>
      </w:pPr>
      <w:r w:rsidRPr="005D7075">
        <w:rPr>
          <w:highlight w:val="yellow"/>
          <w:lang w:eastAsia="ja-JP"/>
        </w:rPr>
        <w:t xml:space="preserve">Make </w:t>
      </w:r>
      <w:r w:rsidR="005248E1" w:rsidRPr="005D7075">
        <w:rPr>
          <w:highlight w:val="yellow"/>
          <w:lang w:eastAsia="ja-JP"/>
        </w:rPr>
        <w:t xml:space="preserve">a </w:t>
      </w:r>
      <w:r w:rsidR="00EF4851" w:rsidRPr="005D7075">
        <w:rPr>
          <w:highlight w:val="yellow"/>
          <w:lang w:eastAsia="ja-JP"/>
        </w:rPr>
        <w:t>5</w:t>
      </w:r>
      <w:r w:rsidRPr="005D7075">
        <w:rPr>
          <w:highlight w:val="yellow"/>
        </w:rPr>
        <w:t xml:space="preserve"> m</w:t>
      </w:r>
      <w:r w:rsidRPr="005D7075">
        <w:rPr>
          <w:highlight w:val="yellow"/>
          <w:lang w:eastAsia="ja-JP"/>
        </w:rPr>
        <w:t xml:space="preserve">m hole with </w:t>
      </w:r>
      <w:r w:rsidR="00C97CE5" w:rsidRPr="005D7075">
        <w:rPr>
          <w:highlight w:val="yellow"/>
          <w:lang w:eastAsia="ja-JP"/>
        </w:rPr>
        <w:t xml:space="preserve">a </w:t>
      </w:r>
      <w:r w:rsidRPr="005D7075">
        <w:rPr>
          <w:highlight w:val="yellow"/>
          <w:lang w:eastAsia="ja-JP"/>
        </w:rPr>
        <w:t>hol</w:t>
      </w:r>
      <w:r w:rsidR="008F6F52" w:rsidRPr="005D7075">
        <w:rPr>
          <w:highlight w:val="yellow"/>
          <w:lang w:eastAsia="ja-JP"/>
        </w:rPr>
        <w:t>e</w:t>
      </w:r>
      <w:r w:rsidRPr="005D7075">
        <w:rPr>
          <w:highlight w:val="yellow"/>
          <w:lang w:eastAsia="ja-JP"/>
        </w:rPr>
        <w:t xml:space="preserve"> punch</w:t>
      </w:r>
      <w:r w:rsidR="00FC405F" w:rsidRPr="005D7075">
        <w:rPr>
          <w:highlight w:val="yellow"/>
          <w:lang w:eastAsia="ja-JP"/>
        </w:rPr>
        <w:t xml:space="preserve"> </w:t>
      </w:r>
      <w:r w:rsidR="00C97CE5" w:rsidRPr="005D7075">
        <w:rPr>
          <w:highlight w:val="yellow"/>
          <w:lang w:eastAsia="ja-JP"/>
        </w:rPr>
        <w:t>at</w:t>
      </w:r>
      <w:r w:rsidR="00FC405F" w:rsidRPr="005D7075">
        <w:rPr>
          <w:highlight w:val="yellow"/>
          <w:lang w:eastAsia="ja-JP"/>
        </w:rPr>
        <w:t xml:space="preserve"> the center of the film</w:t>
      </w:r>
      <w:r w:rsidR="005248E1" w:rsidRPr="005D7075">
        <w:rPr>
          <w:highlight w:val="yellow"/>
          <w:lang w:eastAsia="ja-JP"/>
        </w:rPr>
        <w:t>, and re</w:t>
      </w:r>
      <w:r w:rsidRPr="005D7075">
        <w:rPr>
          <w:highlight w:val="yellow"/>
          <w:lang w:eastAsia="ja-JP"/>
        </w:rPr>
        <w:t>move plastic cover</w:t>
      </w:r>
      <w:r w:rsidR="005248E1" w:rsidRPr="005D7075">
        <w:rPr>
          <w:highlight w:val="yellow"/>
          <w:lang w:eastAsia="ja-JP"/>
        </w:rPr>
        <w:t>s.</w:t>
      </w:r>
      <w:r w:rsidR="009E1737" w:rsidRPr="005D7075">
        <w:rPr>
          <w:highlight w:val="yellow"/>
          <w:lang w:eastAsia="ja-JP"/>
        </w:rPr>
        <w:t xml:space="preserve"> </w:t>
      </w:r>
    </w:p>
    <w:p w14:paraId="3C4F2E17" w14:textId="40DE2B29" w:rsidR="009E1737" w:rsidRPr="005D7075" w:rsidRDefault="009E1737" w:rsidP="00F81626">
      <w:pPr>
        <w:pStyle w:val="NormalWeb"/>
        <w:numPr>
          <w:ilvl w:val="1"/>
          <w:numId w:val="37"/>
        </w:numPr>
        <w:spacing w:before="0" w:beforeAutospacing="0" w:after="240" w:afterAutospacing="0"/>
        <w:ind w:left="0" w:firstLine="0"/>
        <w:jc w:val="left"/>
        <w:rPr>
          <w:highlight w:val="yellow"/>
          <w:lang w:eastAsia="ja-JP"/>
        </w:rPr>
      </w:pPr>
      <w:r w:rsidRPr="005D7075">
        <w:rPr>
          <w:highlight w:val="yellow"/>
          <w:lang w:eastAsia="ja-JP"/>
        </w:rPr>
        <w:t>Wet one side of the silicon film with diluted detergent</w:t>
      </w:r>
      <w:r w:rsidR="00EF4851" w:rsidRPr="005D7075">
        <w:rPr>
          <w:highlight w:val="yellow"/>
          <w:lang w:eastAsia="ja-JP"/>
        </w:rPr>
        <w:t xml:space="preserve"> (0.3 %)</w:t>
      </w:r>
      <w:r w:rsidR="0040091B" w:rsidRPr="005D7075">
        <w:rPr>
          <w:highlight w:val="yellow"/>
          <w:lang w:eastAsia="ja-JP"/>
        </w:rPr>
        <w:t xml:space="preserve"> and then </w:t>
      </w:r>
      <w:r w:rsidR="00381AA2" w:rsidRPr="005D7075">
        <w:rPr>
          <w:highlight w:val="yellow"/>
          <w:lang w:eastAsia="ja-JP"/>
        </w:rPr>
        <w:t xml:space="preserve">wipe </w:t>
      </w:r>
      <w:r w:rsidR="00C97CE5" w:rsidRPr="005D7075">
        <w:rPr>
          <w:highlight w:val="yellow"/>
          <w:lang w:eastAsia="ja-JP"/>
        </w:rPr>
        <w:t>it</w:t>
      </w:r>
      <w:r w:rsidR="00D3533C" w:rsidRPr="005D7075">
        <w:rPr>
          <w:highlight w:val="yellow"/>
          <w:lang w:eastAsia="ja-JP"/>
        </w:rPr>
        <w:t xml:space="preserve"> with cleaning tissue</w:t>
      </w:r>
      <w:r w:rsidR="00381AA2" w:rsidRPr="005D7075">
        <w:rPr>
          <w:highlight w:val="yellow"/>
          <w:lang w:eastAsia="ja-JP"/>
        </w:rPr>
        <w:t>.</w:t>
      </w:r>
    </w:p>
    <w:p w14:paraId="44A7F143" w14:textId="78DC934F" w:rsidR="009E1737" w:rsidRPr="005D7075" w:rsidRDefault="00AB27B2" w:rsidP="00F81626">
      <w:pPr>
        <w:pStyle w:val="NormalWeb"/>
        <w:numPr>
          <w:ilvl w:val="1"/>
          <w:numId w:val="37"/>
        </w:numPr>
        <w:spacing w:before="0" w:beforeAutospacing="0" w:after="240" w:afterAutospacing="0"/>
        <w:ind w:left="0" w:firstLine="0"/>
        <w:jc w:val="left"/>
        <w:rPr>
          <w:highlight w:val="yellow"/>
          <w:lang w:eastAsia="ja-JP"/>
        </w:rPr>
      </w:pPr>
      <w:r w:rsidRPr="005D7075">
        <w:rPr>
          <w:highlight w:val="yellow"/>
          <w:lang w:eastAsia="ja-JP"/>
        </w:rPr>
        <w:t>Attach</w:t>
      </w:r>
      <w:r w:rsidR="00D3533C" w:rsidRPr="005D7075">
        <w:rPr>
          <w:highlight w:val="yellow"/>
          <w:lang w:eastAsia="ja-JP"/>
        </w:rPr>
        <w:t xml:space="preserve"> the </w:t>
      </w:r>
      <w:r w:rsidRPr="005D7075">
        <w:rPr>
          <w:highlight w:val="yellow"/>
          <w:lang w:eastAsia="ja-JP"/>
        </w:rPr>
        <w:t>edge</w:t>
      </w:r>
      <w:r w:rsidR="009E1737" w:rsidRPr="005D7075">
        <w:rPr>
          <w:highlight w:val="yellow"/>
          <w:lang w:eastAsia="ja-JP"/>
        </w:rPr>
        <w:t xml:space="preserve"> of </w:t>
      </w:r>
      <w:r w:rsidR="0040091B" w:rsidRPr="005D7075">
        <w:rPr>
          <w:highlight w:val="yellow"/>
          <w:lang w:eastAsia="ja-JP"/>
        </w:rPr>
        <w:t xml:space="preserve">the </w:t>
      </w:r>
      <w:r w:rsidR="009E1737" w:rsidRPr="005D7075">
        <w:rPr>
          <w:highlight w:val="yellow"/>
          <w:lang w:eastAsia="ja-JP"/>
        </w:rPr>
        <w:t xml:space="preserve">film </w:t>
      </w:r>
      <w:r w:rsidRPr="005D7075">
        <w:rPr>
          <w:highlight w:val="yellow"/>
          <w:lang w:eastAsia="ja-JP"/>
        </w:rPr>
        <w:t xml:space="preserve">to </w:t>
      </w:r>
      <w:r w:rsidR="00C97CE5" w:rsidRPr="005D7075">
        <w:rPr>
          <w:highlight w:val="yellow"/>
          <w:lang w:eastAsia="ja-JP"/>
        </w:rPr>
        <w:t>a</w:t>
      </w:r>
      <w:r w:rsidR="009E1737" w:rsidRPr="005D7075">
        <w:rPr>
          <w:highlight w:val="yellow"/>
          <w:lang w:eastAsia="ja-JP"/>
        </w:rPr>
        <w:t xml:space="preserve"> glass plate</w:t>
      </w:r>
      <w:r w:rsidRPr="005D7075">
        <w:rPr>
          <w:highlight w:val="yellow"/>
          <w:lang w:eastAsia="ja-JP"/>
        </w:rPr>
        <w:t>, and slowly lay the film in order to extrude the bubbles.</w:t>
      </w:r>
    </w:p>
    <w:p w14:paraId="79DF670F" w14:textId="327BC352" w:rsidR="00C97CE5" w:rsidRPr="005D7075" w:rsidRDefault="00C97CE5" w:rsidP="00F81626">
      <w:pPr>
        <w:pStyle w:val="NormalWeb"/>
        <w:numPr>
          <w:ilvl w:val="1"/>
          <w:numId w:val="37"/>
        </w:numPr>
        <w:spacing w:before="0" w:beforeAutospacing="0" w:after="240" w:afterAutospacing="0"/>
        <w:ind w:left="0" w:firstLine="0"/>
        <w:jc w:val="left"/>
        <w:rPr>
          <w:highlight w:val="yellow"/>
          <w:lang w:eastAsia="ja-JP"/>
        </w:rPr>
      </w:pPr>
      <w:r w:rsidRPr="005D7075">
        <w:rPr>
          <w:highlight w:val="yellow"/>
          <w:lang w:eastAsia="ja-JP"/>
        </w:rPr>
        <w:t xml:space="preserve">Slowly shake the amber vial containing the vesicles, </w:t>
      </w:r>
      <w:r w:rsidRPr="005D7075">
        <w:rPr>
          <w:highlight w:val="yellow"/>
        </w:rPr>
        <w:t xml:space="preserve">and </w:t>
      </w:r>
      <w:r w:rsidRPr="005D7075">
        <w:rPr>
          <w:highlight w:val="yellow"/>
          <w:lang w:eastAsia="ja-JP"/>
        </w:rPr>
        <w:t xml:space="preserve">with a micropipette </w:t>
      </w:r>
      <w:r w:rsidRPr="005D7075">
        <w:rPr>
          <w:highlight w:val="yellow"/>
        </w:rPr>
        <w:t xml:space="preserve">transfer </w:t>
      </w:r>
      <w:r w:rsidRPr="005D7075">
        <w:rPr>
          <w:highlight w:val="yellow"/>
          <w:lang w:eastAsia="ja-JP"/>
        </w:rPr>
        <w:t xml:space="preserve">a </w:t>
      </w:r>
      <w:r w:rsidRPr="005D7075">
        <w:rPr>
          <w:highlight w:val="yellow"/>
        </w:rPr>
        <w:t xml:space="preserve">small drop </w:t>
      </w:r>
      <w:r w:rsidRPr="005D7075">
        <w:rPr>
          <w:highlight w:val="yellow"/>
          <w:lang w:eastAsia="ja-JP"/>
        </w:rPr>
        <w:t xml:space="preserve">(diameter ~1 mm) </w:t>
      </w:r>
      <w:r w:rsidRPr="005D7075">
        <w:rPr>
          <w:highlight w:val="yellow"/>
        </w:rPr>
        <w:t>to the center of the hole</w:t>
      </w:r>
      <w:r w:rsidRPr="005D7075">
        <w:rPr>
          <w:highlight w:val="yellow"/>
          <w:lang w:eastAsia="ja-JP"/>
        </w:rPr>
        <w:t xml:space="preserve"> on the glass plate.</w:t>
      </w:r>
    </w:p>
    <w:p w14:paraId="0A81B4D8" w14:textId="26C7430D" w:rsidR="00D923C2" w:rsidRPr="005D7075" w:rsidRDefault="00DD2F1D" w:rsidP="00F81626">
      <w:pPr>
        <w:pStyle w:val="NormalWeb"/>
        <w:numPr>
          <w:ilvl w:val="1"/>
          <w:numId w:val="37"/>
        </w:numPr>
        <w:spacing w:before="0" w:beforeAutospacing="0" w:after="240" w:afterAutospacing="0"/>
        <w:ind w:left="0" w:firstLine="0"/>
        <w:jc w:val="left"/>
        <w:rPr>
          <w:highlight w:val="yellow"/>
          <w:lang w:eastAsia="ja-JP"/>
        </w:rPr>
      </w:pPr>
      <w:r w:rsidRPr="005D7075">
        <w:rPr>
          <w:highlight w:val="yellow"/>
          <w:lang w:eastAsia="ja-JP"/>
        </w:rPr>
        <w:t>Place a cover glass (18 mm × 18 mm) on</w:t>
      </w:r>
      <w:r w:rsidR="00D923C2" w:rsidRPr="005D7075">
        <w:rPr>
          <w:highlight w:val="yellow"/>
          <w:lang w:eastAsia="ja-JP"/>
        </w:rPr>
        <w:t xml:space="preserve"> the vesicle dispersion</w:t>
      </w:r>
      <w:r w:rsidR="005248E1" w:rsidRPr="005D7075">
        <w:rPr>
          <w:highlight w:val="yellow"/>
          <w:lang w:eastAsia="ja-JP"/>
        </w:rPr>
        <w:t>.</w:t>
      </w:r>
    </w:p>
    <w:p w14:paraId="7BA4F5FE" w14:textId="77777777" w:rsidR="00595AC0" w:rsidRPr="005D7075" w:rsidRDefault="008D4742" w:rsidP="00F81626">
      <w:pPr>
        <w:pStyle w:val="NormalWeb"/>
        <w:numPr>
          <w:ilvl w:val="0"/>
          <w:numId w:val="6"/>
        </w:numPr>
        <w:spacing w:before="0" w:beforeAutospacing="0" w:after="240" w:afterAutospacing="0"/>
        <w:ind w:left="0" w:firstLine="0"/>
        <w:jc w:val="left"/>
        <w:rPr>
          <w:b/>
          <w:bCs/>
          <w:highlight w:val="yellow"/>
        </w:rPr>
      </w:pPr>
      <w:r w:rsidRPr="005D7075">
        <w:rPr>
          <w:b/>
          <w:bCs/>
          <w:highlight w:val="yellow"/>
          <w:lang w:eastAsia="ja-JP"/>
        </w:rPr>
        <w:t>Morphological changes of giant vesicles</w:t>
      </w:r>
      <w:r w:rsidR="008354CA" w:rsidRPr="005D7075">
        <w:rPr>
          <w:b/>
          <w:bCs/>
          <w:highlight w:val="yellow"/>
          <w:lang w:eastAsia="ja-JP"/>
        </w:rPr>
        <w:t xml:space="preserve"> </w:t>
      </w:r>
      <w:r w:rsidR="00C86A09" w:rsidRPr="005D7075">
        <w:rPr>
          <w:b/>
          <w:bCs/>
          <w:highlight w:val="yellow"/>
          <w:lang w:eastAsia="ja-JP"/>
        </w:rPr>
        <w:t xml:space="preserve">under </w:t>
      </w:r>
      <w:r w:rsidR="00077E42" w:rsidRPr="005D7075">
        <w:rPr>
          <w:b/>
          <w:bCs/>
          <w:highlight w:val="yellow"/>
          <w:lang w:eastAsia="ja-JP"/>
        </w:rPr>
        <w:t>visible light irradiation</w:t>
      </w:r>
    </w:p>
    <w:p w14:paraId="027E0E55" w14:textId="5100E174" w:rsidR="00595AC0" w:rsidRPr="005D7075" w:rsidRDefault="00C86A09" w:rsidP="00F81626">
      <w:pPr>
        <w:pStyle w:val="NormalWeb"/>
        <w:numPr>
          <w:ilvl w:val="1"/>
          <w:numId w:val="38"/>
        </w:numPr>
        <w:spacing w:before="0" w:beforeAutospacing="0" w:after="240" w:afterAutospacing="0"/>
        <w:ind w:left="0" w:firstLine="0"/>
        <w:jc w:val="left"/>
        <w:rPr>
          <w:highlight w:val="yellow"/>
          <w:lang w:eastAsia="ja-JP"/>
        </w:rPr>
      </w:pPr>
      <w:r w:rsidRPr="005D7075">
        <w:rPr>
          <w:highlight w:val="yellow"/>
          <w:lang w:eastAsia="ja-JP"/>
        </w:rPr>
        <w:t xml:space="preserve">Perform experiments in </w:t>
      </w:r>
      <w:r w:rsidR="00D64F1F" w:rsidRPr="005D7075">
        <w:rPr>
          <w:highlight w:val="yellow"/>
          <w:lang w:eastAsia="ja-JP"/>
        </w:rPr>
        <w:t>the</w:t>
      </w:r>
      <w:r w:rsidRPr="005D7075">
        <w:rPr>
          <w:highlight w:val="yellow"/>
          <w:lang w:eastAsia="ja-JP"/>
        </w:rPr>
        <w:t xml:space="preserve"> dark</w:t>
      </w:r>
      <w:r w:rsidR="00C97CE5" w:rsidRPr="005D7075">
        <w:rPr>
          <w:highlight w:val="yellow"/>
          <w:lang w:eastAsia="ja-JP"/>
        </w:rPr>
        <w:t xml:space="preserve"> at a</w:t>
      </w:r>
      <w:r w:rsidRPr="005D7075">
        <w:rPr>
          <w:highlight w:val="yellow"/>
          <w:lang w:eastAsia="ja-JP"/>
        </w:rPr>
        <w:t xml:space="preserve"> constant temperature</w:t>
      </w:r>
      <w:r w:rsidR="00C97CE5" w:rsidRPr="005D7075">
        <w:rPr>
          <w:highlight w:val="yellow"/>
          <w:lang w:eastAsia="ja-JP"/>
        </w:rPr>
        <w:t xml:space="preserve"> of</w:t>
      </w:r>
      <w:r w:rsidR="00A740CB" w:rsidRPr="005D7075">
        <w:rPr>
          <w:highlight w:val="yellow"/>
          <w:lang w:eastAsia="ja-JP"/>
        </w:rPr>
        <w:t xml:space="preserve"> 25 </w:t>
      </w:r>
      <w:r w:rsidR="00A740CB" w:rsidRPr="005D7075">
        <w:rPr>
          <w:rFonts w:eastAsia="MS Mincho"/>
          <w:highlight w:val="yellow"/>
          <w:lang w:eastAsia="ja-JP"/>
        </w:rPr>
        <w:t>°</w:t>
      </w:r>
      <w:r w:rsidR="00A740CB" w:rsidRPr="005D7075">
        <w:rPr>
          <w:highlight w:val="yellow"/>
          <w:lang w:eastAsia="ja-JP"/>
        </w:rPr>
        <w:t>C</w:t>
      </w:r>
      <w:r w:rsidRPr="005D7075">
        <w:rPr>
          <w:highlight w:val="yellow"/>
          <w:lang w:eastAsia="ja-JP"/>
        </w:rPr>
        <w:t xml:space="preserve">. </w:t>
      </w:r>
    </w:p>
    <w:p w14:paraId="38F88C80" w14:textId="0F563706" w:rsidR="00C86A09" w:rsidRPr="005D7075" w:rsidRDefault="00C86A09" w:rsidP="00F81626">
      <w:pPr>
        <w:pStyle w:val="NormalWeb"/>
        <w:numPr>
          <w:ilvl w:val="1"/>
          <w:numId w:val="38"/>
        </w:numPr>
        <w:spacing w:before="0" w:beforeAutospacing="0" w:after="240" w:afterAutospacing="0"/>
        <w:ind w:left="0" w:firstLine="0"/>
        <w:jc w:val="left"/>
        <w:rPr>
          <w:highlight w:val="yellow"/>
          <w:lang w:eastAsia="ja-JP"/>
        </w:rPr>
      </w:pPr>
      <w:r w:rsidRPr="005D7075">
        <w:rPr>
          <w:highlight w:val="yellow"/>
          <w:lang w:eastAsia="ja-JP"/>
        </w:rPr>
        <w:t xml:space="preserve">Put the glass plate with sample droplets </w:t>
      </w:r>
      <w:r w:rsidR="00C97CE5" w:rsidRPr="005D7075">
        <w:rPr>
          <w:highlight w:val="yellow"/>
          <w:lang w:eastAsia="ja-JP"/>
        </w:rPr>
        <w:t>under</w:t>
      </w:r>
      <w:r w:rsidR="001234A5" w:rsidRPr="005D7075">
        <w:rPr>
          <w:highlight w:val="yellow"/>
          <w:lang w:eastAsia="ja-JP"/>
        </w:rPr>
        <w:t xml:space="preserve"> a</w:t>
      </w:r>
      <w:r w:rsidRPr="005D7075">
        <w:rPr>
          <w:highlight w:val="yellow"/>
          <w:lang w:eastAsia="ja-JP"/>
        </w:rPr>
        <w:t xml:space="preserve"> digital microscope</w:t>
      </w:r>
      <w:r w:rsidR="00077E42" w:rsidRPr="005D7075">
        <w:rPr>
          <w:highlight w:val="yellow"/>
          <w:lang w:eastAsia="ja-JP"/>
        </w:rPr>
        <w:t xml:space="preserve"> (</w:t>
      </w:r>
      <w:r w:rsidR="006843C7" w:rsidRPr="005D7075">
        <w:rPr>
          <w:highlight w:val="yellow"/>
          <w:lang w:eastAsia="ja-JP"/>
        </w:rPr>
        <w:t>700X</w:t>
      </w:r>
      <w:r w:rsidR="00077E42" w:rsidRPr="005D7075">
        <w:rPr>
          <w:highlight w:val="yellow"/>
          <w:lang w:eastAsia="ja-JP"/>
        </w:rPr>
        <w:t>)</w:t>
      </w:r>
      <w:r w:rsidR="00D64F1F" w:rsidRPr="005D7075">
        <w:rPr>
          <w:highlight w:val="yellow"/>
          <w:lang w:eastAsia="ja-JP"/>
        </w:rPr>
        <w:t xml:space="preserve">, and </w:t>
      </w:r>
      <w:r w:rsidR="00C97CE5" w:rsidRPr="005D7075">
        <w:rPr>
          <w:highlight w:val="yellow"/>
          <w:lang w:eastAsia="ja-JP"/>
        </w:rPr>
        <w:t>acquire images</w:t>
      </w:r>
      <w:r w:rsidR="00D64F1F" w:rsidRPr="005D7075">
        <w:rPr>
          <w:highlight w:val="yellow"/>
          <w:lang w:eastAsia="ja-JP"/>
        </w:rPr>
        <w:t>.</w:t>
      </w:r>
    </w:p>
    <w:p w14:paraId="3232D821" w14:textId="0046DC7F" w:rsidR="00C86A09" w:rsidRPr="005D7075" w:rsidRDefault="00C97CE5" w:rsidP="00F81626">
      <w:pPr>
        <w:pStyle w:val="NormalWeb"/>
        <w:numPr>
          <w:ilvl w:val="1"/>
          <w:numId w:val="38"/>
        </w:numPr>
        <w:spacing w:before="0" w:beforeAutospacing="0" w:after="240" w:afterAutospacing="0"/>
        <w:ind w:left="0" w:firstLine="0"/>
        <w:jc w:val="left"/>
        <w:rPr>
          <w:highlight w:val="yellow"/>
        </w:rPr>
      </w:pPr>
      <w:r w:rsidRPr="005D7075">
        <w:rPr>
          <w:highlight w:val="yellow"/>
          <w:lang w:eastAsia="ja-JP"/>
        </w:rPr>
        <w:t>Expose</w:t>
      </w:r>
      <w:r w:rsidRPr="005D7075">
        <w:rPr>
          <w:highlight w:val="yellow"/>
        </w:rPr>
        <w:t xml:space="preserve"> the sample plate with </w:t>
      </w:r>
      <w:r w:rsidRPr="005D7075">
        <w:rPr>
          <w:highlight w:val="yellow"/>
          <w:lang w:eastAsia="ja-JP"/>
        </w:rPr>
        <w:t xml:space="preserve">emission from a </w:t>
      </w:r>
      <w:r w:rsidRPr="005D7075">
        <w:rPr>
          <w:highlight w:val="yellow"/>
        </w:rPr>
        <w:t xml:space="preserve">halogen lamp </w:t>
      </w:r>
      <w:r w:rsidR="0097304B" w:rsidRPr="005D7075">
        <w:rPr>
          <w:highlight w:val="yellow"/>
        </w:rPr>
        <w:t xml:space="preserve">(distance from the plate: 2.5 cm) </w:t>
      </w:r>
      <w:r w:rsidRPr="005D7075">
        <w:rPr>
          <w:highlight w:val="yellow"/>
          <w:lang w:eastAsia="ja-JP"/>
        </w:rPr>
        <w:t>at a constant</w:t>
      </w:r>
      <w:r w:rsidRPr="005D7075">
        <w:rPr>
          <w:highlight w:val="yellow"/>
        </w:rPr>
        <w:t xml:space="preserve"> intensity </w:t>
      </w:r>
      <w:r w:rsidRPr="005D7075">
        <w:rPr>
          <w:highlight w:val="yellow"/>
          <w:lang w:eastAsia="ja-JP"/>
        </w:rPr>
        <w:t>of</w:t>
      </w:r>
      <w:r w:rsidRPr="005D7075">
        <w:rPr>
          <w:highlight w:val="yellow"/>
        </w:rPr>
        <w:t xml:space="preserve"> 120 mWcm</w:t>
      </w:r>
      <w:r w:rsidRPr="005D7075">
        <w:rPr>
          <w:highlight w:val="yellow"/>
          <w:vertAlign w:val="superscript"/>
        </w:rPr>
        <w:t>-2</w:t>
      </w:r>
      <w:r w:rsidRPr="005D7075">
        <w:rPr>
          <w:highlight w:val="yellow"/>
        </w:rPr>
        <w:t>.</w:t>
      </w:r>
    </w:p>
    <w:p w14:paraId="2EE41C4D" w14:textId="77777777" w:rsidR="00C86A09" w:rsidRPr="005D7075" w:rsidRDefault="008D4742" w:rsidP="00F81626">
      <w:pPr>
        <w:pStyle w:val="NormalWeb"/>
        <w:numPr>
          <w:ilvl w:val="0"/>
          <w:numId w:val="6"/>
        </w:numPr>
        <w:spacing w:before="0" w:beforeAutospacing="0" w:after="240" w:afterAutospacing="0"/>
        <w:ind w:left="0" w:firstLine="0"/>
        <w:jc w:val="left"/>
        <w:rPr>
          <w:b/>
          <w:bCs/>
          <w:highlight w:val="yellow"/>
        </w:rPr>
      </w:pPr>
      <w:r w:rsidRPr="005D7075">
        <w:rPr>
          <w:b/>
          <w:bCs/>
          <w:highlight w:val="yellow"/>
          <w:lang w:eastAsia="ja-JP"/>
        </w:rPr>
        <w:t>Morphological changes of giant vesicles</w:t>
      </w:r>
      <w:r w:rsidR="008354CA" w:rsidRPr="005D7075">
        <w:rPr>
          <w:b/>
          <w:bCs/>
          <w:highlight w:val="yellow"/>
          <w:lang w:eastAsia="ja-JP"/>
        </w:rPr>
        <w:t xml:space="preserve"> </w:t>
      </w:r>
      <w:r w:rsidR="00C86A09" w:rsidRPr="005D7075">
        <w:rPr>
          <w:b/>
          <w:bCs/>
          <w:highlight w:val="yellow"/>
          <w:lang w:eastAsia="ja-JP"/>
        </w:rPr>
        <w:t xml:space="preserve">under </w:t>
      </w:r>
      <w:r w:rsidR="00077E42" w:rsidRPr="005D7075">
        <w:rPr>
          <w:b/>
          <w:bCs/>
          <w:highlight w:val="yellow"/>
          <w:lang w:eastAsia="ja-JP"/>
        </w:rPr>
        <w:t>red light irradiation</w:t>
      </w:r>
    </w:p>
    <w:p w14:paraId="001E94B0" w14:textId="3F8A5AB7" w:rsidR="00C86A09" w:rsidRPr="005D7075" w:rsidRDefault="00C86A09" w:rsidP="00F81626">
      <w:pPr>
        <w:pStyle w:val="NormalWeb"/>
        <w:numPr>
          <w:ilvl w:val="1"/>
          <w:numId w:val="39"/>
        </w:numPr>
        <w:spacing w:before="0" w:beforeAutospacing="0" w:after="240" w:afterAutospacing="0"/>
        <w:ind w:left="0" w:firstLine="0"/>
        <w:jc w:val="left"/>
        <w:rPr>
          <w:highlight w:val="yellow"/>
          <w:lang w:eastAsia="ja-JP"/>
        </w:rPr>
      </w:pPr>
      <w:r w:rsidRPr="005D7075">
        <w:rPr>
          <w:highlight w:val="yellow"/>
          <w:lang w:eastAsia="ja-JP"/>
        </w:rPr>
        <w:t xml:space="preserve">Perform experiments in </w:t>
      </w:r>
      <w:r w:rsidR="00D64F1F" w:rsidRPr="005D7075">
        <w:rPr>
          <w:highlight w:val="yellow"/>
          <w:lang w:eastAsia="ja-JP"/>
        </w:rPr>
        <w:t>the dark</w:t>
      </w:r>
      <w:r w:rsidR="00C97CE5" w:rsidRPr="005D7075">
        <w:rPr>
          <w:highlight w:val="yellow"/>
          <w:lang w:eastAsia="ja-JP"/>
        </w:rPr>
        <w:t xml:space="preserve"> at a </w:t>
      </w:r>
      <w:r w:rsidRPr="005D7075">
        <w:rPr>
          <w:highlight w:val="yellow"/>
          <w:lang w:eastAsia="ja-JP"/>
        </w:rPr>
        <w:t>constant temperature</w:t>
      </w:r>
      <w:r w:rsidR="000317D3" w:rsidRPr="005D7075">
        <w:rPr>
          <w:highlight w:val="yellow"/>
          <w:lang w:eastAsia="ja-JP"/>
        </w:rPr>
        <w:t xml:space="preserve"> </w:t>
      </w:r>
      <w:r w:rsidR="00C97CE5" w:rsidRPr="005D7075">
        <w:rPr>
          <w:highlight w:val="yellow"/>
          <w:lang w:eastAsia="ja-JP"/>
        </w:rPr>
        <w:t xml:space="preserve">of </w:t>
      </w:r>
      <w:r w:rsidR="000317D3" w:rsidRPr="005D7075">
        <w:rPr>
          <w:highlight w:val="yellow"/>
          <w:lang w:eastAsia="ja-JP"/>
        </w:rPr>
        <w:t>25</w:t>
      </w:r>
      <w:r w:rsidR="00A740CB" w:rsidRPr="005D7075">
        <w:rPr>
          <w:highlight w:val="yellow"/>
          <w:lang w:eastAsia="ja-JP"/>
        </w:rPr>
        <w:t xml:space="preserve"> </w:t>
      </w:r>
      <w:r w:rsidR="00A740CB" w:rsidRPr="005D7075">
        <w:rPr>
          <w:rFonts w:eastAsia="MS Mincho"/>
          <w:highlight w:val="yellow"/>
          <w:lang w:eastAsia="ja-JP"/>
        </w:rPr>
        <w:t>°</w:t>
      </w:r>
      <w:r w:rsidR="00A740CB" w:rsidRPr="005D7075">
        <w:rPr>
          <w:highlight w:val="yellow"/>
          <w:lang w:eastAsia="ja-JP"/>
        </w:rPr>
        <w:t>C</w:t>
      </w:r>
      <w:r w:rsidRPr="005D7075">
        <w:rPr>
          <w:highlight w:val="yellow"/>
          <w:lang w:eastAsia="ja-JP"/>
        </w:rPr>
        <w:t xml:space="preserve">. </w:t>
      </w:r>
    </w:p>
    <w:p w14:paraId="303AC7D4" w14:textId="6002AFD9" w:rsidR="00C86A09" w:rsidRPr="005D7075" w:rsidRDefault="00C86A09" w:rsidP="00F81626">
      <w:pPr>
        <w:pStyle w:val="NormalWeb"/>
        <w:numPr>
          <w:ilvl w:val="1"/>
          <w:numId w:val="39"/>
        </w:numPr>
        <w:spacing w:before="0" w:beforeAutospacing="0" w:after="240" w:afterAutospacing="0"/>
        <w:ind w:left="0" w:firstLine="0"/>
        <w:jc w:val="left"/>
        <w:rPr>
          <w:highlight w:val="yellow"/>
          <w:lang w:eastAsia="ja-JP"/>
        </w:rPr>
      </w:pPr>
      <w:r w:rsidRPr="005D7075">
        <w:rPr>
          <w:highlight w:val="yellow"/>
          <w:lang w:eastAsia="ja-JP"/>
        </w:rPr>
        <w:t xml:space="preserve">Put the glass plate with sample droplets </w:t>
      </w:r>
      <w:r w:rsidR="005248E1" w:rsidRPr="005D7075">
        <w:rPr>
          <w:highlight w:val="yellow"/>
          <w:lang w:eastAsia="ja-JP"/>
        </w:rPr>
        <w:t xml:space="preserve">containing DOPC, </w:t>
      </w:r>
      <w:r w:rsidR="005248E1" w:rsidRPr="005D7075">
        <w:rPr>
          <w:i/>
          <w:highlight w:val="yellow"/>
        </w:rPr>
        <w:t>proximal</w:t>
      </w:r>
      <w:r w:rsidR="005248E1" w:rsidRPr="005D7075">
        <w:rPr>
          <w:highlight w:val="yellow"/>
        </w:rPr>
        <w:t>-</w:t>
      </w:r>
      <w:r w:rsidR="00473E46" w:rsidRPr="005D7075">
        <w:rPr>
          <w:b/>
          <w:highlight w:val="yellow"/>
          <w:lang w:eastAsia="ja-JP"/>
        </w:rPr>
        <w:t>2</w:t>
      </w:r>
      <w:r w:rsidR="005248E1" w:rsidRPr="005D7075">
        <w:rPr>
          <w:highlight w:val="yellow"/>
          <w:lang w:eastAsia="ja-JP"/>
        </w:rPr>
        <w:t>, and rhodamine-</w:t>
      </w:r>
      <w:r w:rsidR="005248E1" w:rsidRPr="005D7075">
        <w:rPr>
          <w:highlight w:val="yellow"/>
          <w:lang w:eastAsia="ja-JP"/>
        </w:rPr>
        <w:lastRenderedPageBreak/>
        <w:t xml:space="preserve">DOPC </w:t>
      </w:r>
      <w:r w:rsidR="00DB3E8C" w:rsidRPr="005D7075">
        <w:rPr>
          <w:highlight w:val="yellow"/>
          <w:lang w:eastAsia="ja-JP"/>
        </w:rPr>
        <w:t>under</w:t>
      </w:r>
      <w:r w:rsidR="001234A5" w:rsidRPr="005D7075">
        <w:rPr>
          <w:highlight w:val="yellow"/>
          <w:lang w:eastAsia="ja-JP"/>
        </w:rPr>
        <w:t xml:space="preserve"> a</w:t>
      </w:r>
      <w:r w:rsidRPr="005D7075">
        <w:rPr>
          <w:highlight w:val="yellow"/>
          <w:lang w:eastAsia="ja-JP"/>
        </w:rPr>
        <w:t xml:space="preserve"> </w:t>
      </w:r>
      <w:r w:rsidR="00DB3E8C" w:rsidRPr="005D7075">
        <w:rPr>
          <w:highlight w:val="yellow"/>
          <w:lang w:eastAsia="ja-JP"/>
        </w:rPr>
        <w:t xml:space="preserve">confocal </w:t>
      </w:r>
      <w:r w:rsidR="00DB3E8C" w:rsidRPr="005D7075">
        <w:rPr>
          <w:highlight w:val="yellow"/>
        </w:rPr>
        <w:t>microscope</w:t>
      </w:r>
      <w:r w:rsidR="00DB3E8C" w:rsidRPr="005D7075">
        <w:rPr>
          <w:highlight w:val="yellow"/>
          <w:lang w:eastAsia="ja-JP"/>
        </w:rPr>
        <w:t>.</w:t>
      </w:r>
    </w:p>
    <w:p w14:paraId="5A10EA14" w14:textId="268AB226" w:rsidR="00C86A09" w:rsidRPr="005D7075" w:rsidRDefault="00DB3E8C" w:rsidP="00F81626">
      <w:pPr>
        <w:pStyle w:val="NormalWeb"/>
        <w:numPr>
          <w:ilvl w:val="1"/>
          <w:numId w:val="39"/>
        </w:numPr>
        <w:spacing w:before="0" w:beforeAutospacing="0" w:after="240" w:afterAutospacing="0"/>
        <w:ind w:left="0" w:firstLine="0"/>
        <w:jc w:val="left"/>
        <w:rPr>
          <w:highlight w:val="yellow"/>
          <w:lang w:eastAsia="ja-JP"/>
        </w:rPr>
      </w:pPr>
      <w:r w:rsidRPr="005D7075">
        <w:rPr>
          <w:highlight w:val="yellow"/>
          <w:lang w:eastAsia="ja-JP"/>
        </w:rPr>
        <w:t>Acquire images</w:t>
      </w:r>
      <w:r w:rsidR="00C94F50" w:rsidRPr="005D7075">
        <w:rPr>
          <w:highlight w:val="yellow"/>
        </w:rPr>
        <w:t xml:space="preserve"> with </w:t>
      </w:r>
      <w:r w:rsidRPr="005D7075">
        <w:rPr>
          <w:highlight w:val="yellow"/>
          <w:lang w:eastAsia="ja-JP"/>
        </w:rPr>
        <w:t xml:space="preserve">a </w:t>
      </w:r>
      <w:r w:rsidR="001234A5" w:rsidRPr="005D7075">
        <w:rPr>
          <w:highlight w:val="yellow"/>
          <w:lang w:eastAsia="ja-JP"/>
        </w:rPr>
        <w:t>confocal microscope. Transmit ex</w:t>
      </w:r>
      <w:r w:rsidR="00C94F50" w:rsidRPr="005D7075">
        <w:rPr>
          <w:highlight w:val="yellow"/>
          <w:lang w:eastAsia="ja-JP"/>
        </w:rPr>
        <w:t xml:space="preserve">citation light (559 nm) and emission light (575 nm) through </w:t>
      </w:r>
      <w:r w:rsidR="001234A5" w:rsidRPr="005D7075">
        <w:rPr>
          <w:highlight w:val="yellow"/>
          <w:lang w:eastAsia="ja-JP"/>
        </w:rPr>
        <w:t xml:space="preserve">the </w:t>
      </w:r>
      <w:r w:rsidRPr="005D7075">
        <w:rPr>
          <w:highlight w:val="yellow"/>
          <w:lang w:eastAsia="ja-JP"/>
        </w:rPr>
        <w:t>same</w:t>
      </w:r>
      <w:r w:rsidR="00C94F50" w:rsidRPr="005D7075">
        <w:rPr>
          <w:highlight w:val="yellow"/>
          <w:lang w:eastAsia="ja-JP"/>
        </w:rPr>
        <w:t xml:space="preserve"> </w:t>
      </w:r>
      <w:r w:rsidR="001234A5" w:rsidRPr="005D7075">
        <w:rPr>
          <w:highlight w:val="yellow"/>
          <w:lang w:eastAsia="ja-JP"/>
        </w:rPr>
        <w:t>objective</w:t>
      </w:r>
      <w:r w:rsidR="00C94F50" w:rsidRPr="005D7075">
        <w:rPr>
          <w:highlight w:val="yellow"/>
          <w:lang w:eastAsia="ja-JP"/>
        </w:rPr>
        <w:t xml:space="preserve">. </w:t>
      </w:r>
      <w:r w:rsidR="00077E42" w:rsidRPr="005D7075">
        <w:rPr>
          <w:highlight w:val="yellow"/>
          <w:lang w:eastAsia="ja-JP"/>
        </w:rPr>
        <w:t xml:space="preserve"> </w:t>
      </w:r>
    </w:p>
    <w:p w14:paraId="55F0F63A" w14:textId="444C8B5F" w:rsidR="00C86A09" w:rsidRPr="001234A5" w:rsidRDefault="00077E42" w:rsidP="00F81626">
      <w:pPr>
        <w:pStyle w:val="NormalWeb"/>
        <w:numPr>
          <w:ilvl w:val="1"/>
          <w:numId w:val="39"/>
        </w:numPr>
        <w:spacing w:before="0" w:beforeAutospacing="0" w:after="240" w:afterAutospacing="0"/>
        <w:ind w:left="0" w:firstLine="0"/>
        <w:jc w:val="left"/>
        <w:rPr>
          <w:lang w:eastAsia="ja-JP"/>
        </w:rPr>
      </w:pPr>
      <w:r w:rsidRPr="005D7075">
        <w:rPr>
          <w:highlight w:val="yellow"/>
          <w:lang w:eastAsia="ja-JP"/>
        </w:rPr>
        <w:t>Turn on the LED laser (635 nm</w:t>
      </w:r>
      <w:r w:rsidR="006817BB">
        <w:rPr>
          <w:highlight w:val="yellow"/>
          <w:lang w:eastAsia="ja-JP"/>
        </w:rPr>
        <w:t>)</w:t>
      </w:r>
      <w:r w:rsidR="00A740CB" w:rsidRPr="005D7075">
        <w:rPr>
          <w:highlight w:val="yellow"/>
        </w:rPr>
        <w:t xml:space="preserve">, </w:t>
      </w:r>
      <w:r w:rsidRPr="005D7075">
        <w:rPr>
          <w:highlight w:val="yellow"/>
          <w:lang w:eastAsia="ja-JP"/>
        </w:rPr>
        <w:t xml:space="preserve">and </w:t>
      </w:r>
      <w:r w:rsidRPr="005D7075">
        <w:rPr>
          <w:highlight w:val="yellow"/>
        </w:rPr>
        <w:t xml:space="preserve">adjust </w:t>
      </w:r>
      <w:r w:rsidR="00DB3E8C" w:rsidRPr="005D7075">
        <w:rPr>
          <w:highlight w:val="yellow"/>
          <w:lang w:eastAsia="ja-JP"/>
        </w:rPr>
        <w:t>its intensity</w:t>
      </w:r>
      <w:r w:rsidR="006817BB">
        <w:rPr>
          <w:highlight w:val="yellow"/>
          <w:lang w:eastAsia="ja-JP"/>
        </w:rPr>
        <w:t xml:space="preserve"> to 20 mW</w:t>
      </w:r>
      <w:r w:rsidR="00C86A09" w:rsidRPr="005D7075">
        <w:rPr>
          <w:highlight w:val="yellow"/>
          <w:lang w:eastAsia="ja-JP"/>
        </w:rPr>
        <w:t>.</w:t>
      </w:r>
    </w:p>
    <w:p w14:paraId="116A407F" w14:textId="77777777" w:rsidR="006305D7" w:rsidRPr="001234A5" w:rsidRDefault="006305D7" w:rsidP="00B1789B">
      <w:r w:rsidRPr="001234A5">
        <w:rPr>
          <w:b/>
        </w:rPr>
        <w:t>REPRESENTATIVE RESULTS</w:t>
      </w:r>
      <w:r w:rsidRPr="001234A5">
        <w:rPr>
          <w:b/>
          <w:bCs/>
        </w:rPr>
        <w:t xml:space="preserve">: </w:t>
      </w:r>
    </w:p>
    <w:p w14:paraId="34390488" w14:textId="181C8B2E" w:rsidR="00DB3E8C" w:rsidRDefault="00DB3E8C" w:rsidP="00DB3E8C">
      <w:r w:rsidRPr="001234A5">
        <w:t xml:space="preserve">We obtained high-purity </w:t>
      </w:r>
      <w:r w:rsidRPr="001234A5">
        <w:rPr>
          <w:i/>
        </w:rPr>
        <w:t>proximal</w:t>
      </w:r>
      <w:r w:rsidRPr="001234A5">
        <w:t>-</w:t>
      </w:r>
      <w:r w:rsidRPr="001234A5">
        <w:rPr>
          <w:b/>
        </w:rPr>
        <w:t>2</w:t>
      </w:r>
      <w:r w:rsidRPr="001234A5">
        <w:t xml:space="preserve"> to form spherical and giant multilamellar vesicles (</w:t>
      </w:r>
      <w:r w:rsidRPr="001234A5">
        <w:rPr>
          <w:i/>
        </w:rPr>
        <w:t>proximal-</w:t>
      </w:r>
      <w:r w:rsidRPr="001234A5">
        <w:rPr>
          <w:b/>
        </w:rPr>
        <w:t>2</w:t>
      </w:r>
      <w:r w:rsidRPr="001234A5">
        <w:t xml:space="preserve">/DOPC, </w:t>
      </w:r>
      <w:r w:rsidRPr="001234A5">
        <w:rPr>
          <w:i/>
        </w:rPr>
        <w:t>proximal-</w:t>
      </w:r>
      <w:r w:rsidRPr="001234A5">
        <w:rPr>
          <w:b/>
        </w:rPr>
        <w:t>2</w:t>
      </w:r>
      <w:r w:rsidRPr="001234A5">
        <w:t>: DOPC=20:100)</w:t>
      </w:r>
      <w:r w:rsidRPr="001234A5">
        <w:rPr>
          <w:b/>
        </w:rPr>
        <w:t xml:space="preserve"> </w:t>
      </w:r>
      <w:r w:rsidRPr="001234A5">
        <w:t>15-µm average diameters (see Table 1).</w:t>
      </w:r>
      <w:r w:rsidRPr="00A01C8B">
        <w:fldChar w:fldCharType="begin"/>
      </w:r>
      <w:r w:rsidRPr="001234A5">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Pr="00A01C8B">
        <w:fldChar w:fldCharType="separate"/>
      </w:r>
      <w:r w:rsidRPr="00A01C8B">
        <w:rPr>
          <w:vertAlign w:val="superscript"/>
        </w:rPr>
        <w:t>29</w:t>
      </w:r>
      <w:r w:rsidRPr="00A01C8B">
        <w:fldChar w:fldCharType="end"/>
      </w:r>
      <w:r w:rsidRPr="001234A5">
        <w:t xml:space="preserve"> Several layers were found inside the vesicles (Figures 2A and 2</w:t>
      </w:r>
      <w:r w:rsidR="00111105">
        <w:rPr>
          <w:rFonts w:hint="eastAsia"/>
          <w:lang w:eastAsia="ja-JP"/>
        </w:rPr>
        <w:t>C</w:t>
      </w:r>
      <w:r w:rsidRPr="001234A5">
        <w:t>). The inner spheres</w:t>
      </w:r>
      <w:r w:rsidRPr="00A01C8B">
        <w:t xml:space="preserve"> of the </w:t>
      </w:r>
      <w:r w:rsidRPr="001234A5">
        <w:t>vesicles</w:t>
      </w:r>
      <w:r w:rsidRPr="00A01C8B">
        <w:t xml:space="preserve"> in Figures 2B, and </w:t>
      </w:r>
      <w:r w:rsidR="00111105" w:rsidRPr="00A01C8B">
        <w:t>2</w:t>
      </w:r>
      <w:r w:rsidR="00111105">
        <w:t>D</w:t>
      </w:r>
      <w:r w:rsidR="00111105" w:rsidRPr="00A01C8B">
        <w:t xml:space="preserve"> </w:t>
      </w:r>
      <w:r w:rsidRPr="001234A5">
        <w:t>were darker than</w:t>
      </w:r>
      <w:r w:rsidRPr="00A01C8B">
        <w:t xml:space="preserve"> the </w:t>
      </w:r>
      <w:r w:rsidRPr="001234A5">
        <w:t xml:space="preserve">outer spheres because of the </w:t>
      </w:r>
      <w:r w:rsidRPr="00A01C8B">
        <w:t xml:space="preserve">concentric lipid layers. </w:t>
      </w:r>
      <w:r w:rsidRPr="001234A5">
        <w:t xml:space="preserve">The vesicles containing </w:t>
      </w:r>
      <w:r w:rsidRPr="00A01C8B">
        <w:rPr>
          <w:i/>
        </w:rPr>
        <w:t>proximal</w:t>
      </w:r>
      <w:r w:rsidRPr="00A01C8B">
        <w:t>-</w:t>
      </w:r>
      <w:r w:rsidRPr="00A01C8B">
        <w:rPr>
          <w:b/>
        </w:rPr>
        <w:t>2</w:t>
      </w:r>
      <w:r w:rsidRPr="00A01C8B">
        <w:t xml:space="preserve"> displayed </w:t>
      </w:r>
      <w:r w:rsidRPr="001234A5">
        <w:t xml:space="preserve">various </w:t>
      </w:r>
      <w:r w:rsidRPr="00A01C8B">
        <w:t>morphological changes</w:t>
      </w:r>
      <w:r w:rsidR="00CA24E6" w:rsidRPr="00A01C8B">
        <w:t xml:space="preserve"> under </w:t>
      </w:r>
      <w:r w:rsidR="00CA24E6" w:rsidRPr="001234A5">
        <w:t xml:space="preserve">the irradiation of </w:t>
      </w:r>
      <w:r w:rsidR="00CA24E6" w:rsidRPr="00A01C8B">
        <w:t>visible</w:t>
      </w:r>
      <w:r w:rsidR="00CA24E6" w:rsidRPr="001234A5">
        <w:t xml:space="preserve"> </w:t>
      </w:r>
      <w:r w:rsidR="00CA24E6" w:rsidRPr="00A01C8B">
        <w:t xml:space="preserve">light </w:t>
      </w:r>
      <w:r w:rsidR="00CA24E6" w:rsidRPr="001234A5">
        <w:t>(</w:t>
      </w:r>
      <w:r w:rsidR="00CA24E6" w:rsidRPr="001234A5">
        <w:rPr>
          <w:bCs/>
        </w:rPr>
        <w:t>λ &gt; 380 nm</w:t>
      </w:r>
      <w:r w:rsidR="00CA24E6" w:rsidRPr="001234A5">
        <w:t>)</w:t>
      </w:r>
      <w:r w:rsidRPr="001234A5">
        <w:t>.</w:t>
      </w:r>
      <w:r w:rsidRPr="00A01C8B">
        <w:t xml:space="preserve"> The vesicle </w:t>
      </w:r>
      <w:r w:rsidRPr="001234A5">
        <w:t xml:space="preserve">diameter </w:t>
      </w:r>
      <w:r w:rsidRPr="00A01C8B">
        <w:t xml:space="preserve">in Figure 2A </w:t>
      </w:r>
      <w:r w:rsidRPr="001234A5">
        <w:t>both increased</w:t>
      </w:r>
      <w:r w:rsidRPr="00A01C8B">
        <w:t xml:space="preserve"> and </w:t>
      </w:r>
      <w:r w:rsidR="00CA24E6" w:rsidRPr="001234A5">
        <w:t xml:space="preserve">then </w:t>
      </w:r>
      <w:r w:rsidRPr="001234A5">
        <w:t xml:space="preserve">decreased, while </w:t>
      </w:r>
      <w:r w:rsidR="00111105" w:rsidRPr="001234A5">
        <w:t>th</w:t>
      </w:r>
      <w:r w:rsidR="00111105">
        <w:t>at</w:t>
      </w:r>
      <w:r w:rsidR="00111105" w:rsidRPr="001234A5">
        <w:t xml:space="preserve"> </w:t>
      </w:r>
      <w:r w:rsidRPr="001234A5">
        <w:t xml:space="preserve">in Figures 2B </w:t>
      </w:r>
      <w:r w:rsidR="00111105" w:rsidRPr="001234A5">
        <w:t>w</w:t>
      </w:r>
      <w:r w:rsidR="00111105">
        <w:t>as</w:t>
      </w:r>
      <w:r w:rsidR="00111105" w:rsidRPr="001234A5">
        <w:t xml:space="preserve"> </w:t>
      </w:r>
      <w:r w:rsidRPr="001234A5">
        <w:t xml:space="preserve">distorted and had </w:t>
      </w:r>
      <w:r w:rsidRPr="00A01C8B">
        <w:t>budding</w:t>
      </w:r>
      <w:r w:rsidRPr="001234A5">
        <w:t>.</w:t>
      </w:r>
      <w:r w:rsidRPr="00A01C8B">
        <w:t xml:space="preserve"> The morphological changes were </w:t>
      </w:r>
      <w:r w:rsidRPr="001234A5">
        <w:t xml:space="preserve">not </w:t>
      </w:r>
      <w:r w:rsidRPr="001234A5">
        <w:rPr>
          <w:lang w:eastAsia="ja-JP"/>
        </w:rPr>
        <w:t>usually</w:t>
      </w:r>
      <w:r w:rsidRPr="001234A5">
        <w:t xml:space="preserve"> observed for vesicles prepared from DOPC alone. Most of the morphological changes depended on the amount of </w:t>
      </w:r>
      <w:r w:rsidRPr="001234A5">
        <w:rPr>
          <w:i/>
        </w:rPr>
        <w:t>proximal</w:t>
      </w:r>
      <w:r w:rsidRPr="001234A5">
        <w:t>-</w:t>
      </w:r>
      <w:r w:rsidRPr="001234A5">
        <w:rPr>
          <w:b/>
        </w:rPr>
        <w:t>2</w:t>
      </w:r>
      <w:r w:rsidRPr="001234A5">
        <w:t xml:space="preserve"> (Table 1). Changes were also observed for </w:t>
      </w:r>
      <w:r w:rsidRPr="001234A5">
        <w:rPr>
          <w:i/>
        </w:rPr>
        <w:t>proximal</w:t>
      </w:r>
      <w:r w:rsidRPr="001234A5">
        <w:t>-</w:t>
      </w:r>
      <w:r w:rsidRPr="001234A5">
        <w:rPr>
          <w:b/>
        </w:rPr>
        <w:t>2/</w:t>
      </w:r>
      <w:r w:rsidRPr="001234A5">
        <w:t>DPPC vesicles (DPPC=1,2-dipalmitoyl-</w:t>
      </w:r>
      <w:r w:rsidRPr="001234A5">
        <w:rPr>
          <w:i/>
        </w:rPr>
        <w:t>sn</w:t>
      </w:r>
      <w:r w:rsidRPr="001234A5">
        <w:t xml:space="preserve">-glycero-3-phosphocholine). In contrast, </w:t>
      </w:r>
      <w:r w:rsidRPr="001234A5">
        <w:rPr>
          <w:i/>
        </w:rPr>
        <w:t>proximal</w:t>
      </w:r>
      <w:r w:rsidRPr="001234A5">
        <w:t>-</w:t>
      </w:r>
      <w:r w:rsidRPr="001234A5">
        <w:rPr>
          <w:b/>
        </w:rPr>
        <w:t>1/</w:t>
      </w:r>
      <w:r w:rsidRPr="001234A5">
        <w:t>DOPC vesicles</w:t>
      </w:r>
      <w:r w:rsidRPr="001234A5">
        <w:rPr>
          <w:rFonts w:hint="eastAsia"/>
          <w:lang w:eastAsia="ja-JP"/>
        </w:rPr>
        <w:t xml:space="preserve"> </w:t>
      </w:r>
      <w:r w:rsidRPr="001234A5">
        <w:t>did not show visible-light-induced morphological changes.</w:t>
      </w:r>
    </w:p>
    <w:p w14:paraId="0305B86E" w14:textId="77777777" w:rsidR="00F27526" w:rsidRPr="001234A5" w:rsidRDefault="00F27526" w:rsidP="00DB3E8C"/>
    <w:p w14:paraId="58A61860" w14:textId="0EB41947" w:rsidR="00442101" w:rsidRDefault="00404BC2" w:rsidP="00DB3E8C">
      <w:r>
        <w:rPr>
          <w:rFonts w:hint="eastAsia"/>
          <w:lang w:eastAsia="ja-JP"/>
        </w:rPr>
        <w:t>Figure 4</w:t>
      </w:r>
      <w:r w:rsidR="00DC2EA7">
        <w:rPr>
          <w:lang w:eastAsia="ja-JP"/>
        </w:rPr>
        <w:t xml:space="preserve"> shows</w:t>
      </w:r>
      <w:r>
        <w:rPr>
          <w:rFonts w:hint="eastAsia"/>
          <w:lang w:eastAsia="ja-JP"/>
        </w:rPr>
        <w:t xml:space="preserve"> </w:t>
      </w:r>
      <w:r>
        <w:rPr>
          <w:lang w:eastAsia="ja-JP"/>
        </w:rPr>
        <w:t xml:space="preserve">vesicles prepared </w:t>
      </w:r>
      <w:r>
        <w:rPr>
          <w:rFonts w:hint="eastAsia"/>
          <w:lang w:eastAsia="ja-JP"/>
        </w:rPr>
        <w:t xml:space="preserve">in the presence of </w:t>
      </w:r>
      <w:r>
        <w:rPr>
          <w:lang w:eastAsia="ja-JP"/>
        </w:rPr>
        <w:t>Na</w:t>
      </w:r>
      <w:r w:rsidRPr="005D7075">
        <w:rPr>
          <w:vertAlign w:val="subscript"/>
          <w:lang w:eastAsia="ja-JP"/>
        </w:rPr>
        <w:t>2</w:t>
      </w:r>
      <w:r>
        <w:rPr>
          <w:lang w:eastAsia="ja-JP"/>
        </w:rPr>
        <w:t>SO</w:t>
      </w:r>
      <w:r w:rsidRPr="005D7075">
        <w:rPr>
          <w:vertAlign w:val="subscript"/>
          <w:lang w:eastAsia="ja-JP"/>
        </w:rPr>
        <w:t>4</w:t>
      </w:r>
      <w:r>
        <w:rPr>
          <w:lang w:eastAsia="ja-JP"/>
        </w:rPr>
        <w:t xml:space="preserve"> (Figure 4</w:t>
      </w:r>
      <w:r w:rsidR="00BA5E43">
        <w:rPr>
          <w:lang w:eastAsia="ja-JP"/>
        </w:rPr>
        <w:t>A</w:t>
      </w:r>
      <w:r>
        <w:rPr>
          <w:lang w:eastAsia="ja-JP"/>
        </w:rPr>
        <w:t xml:space="preserve">) </w:t>
      </w:r>
      <w:r w:rsidR="00DC2EA7">
        <w:rPr>
          <w:lang w:eastAsia="ja-JP"/>
        </w:rPr>
        <w:t>and</w:t>
      </w:r>
      <w:r>
        <w:rPr>
          <w:lang w:eastAsia="ja-JP"/>
        </w:rPr>
        <w:t xml:space="preserve"> NaOH (Figure 4</w:t>
      </w:r>
      <w:r w:rsidR="00BA5E43">
        <w:rPr>
          <w:lang w:eastAsia="ja-JP"/>
        </w:rPr>
        <w:t>C</w:t>
      </w:r>
      <w:r>
        <w:rPr>
          <w:lang w:eastAsia="ja-JP"/>
        </w:rPr>
        <w:t xml:space="preserve">). The </w:t>
      </w:r>
      <w:r w:rsidR="00BA5E43">
        <w:rPr>
          <w:lang w:eastAsia="ja-JP"/>
        </w:rPr>
        <w:t xml:space="preserve">photoinduced </w:t>
      </w:r>
      <w:r>
        <w:rPr>
          <w:lang w:eastAsia="ja-JP"/>
        </w:rPr>
        <w:t>morphological changes were frequently observed for the vesicles containing Na</w:t>
      </w:r>
      <w:r w:rsidRPr="005D7075">
        <w:rPr>
          <w:vertAlign w:val="subscript"/>
          <w:lang w:eastAsia="ja-JP"/>
        </w:rPr>
        <w:t>2</w:t>
      </w:r>
      <w:r>
        <w:rPr>
          <w:lang w:eastAsia="ja-JP"/>
        </w:rPr>
        <w:t>SO</w:t>
      </w:r>
      <w:r w:rsidRPr="005D7075">
        <w:rPr>
          <w:vertAlign w:val="subscript"/>
          <w:lang w:eastAsia="ja-JP"/>
        </w:rPr>
        <w:t>4</w:t>
      </w:r>
      <w:r>
        <w:rPr>
          <w:lang w:eastAsia="ja-JP"/>
        </w:rPr>
        <w:t xml:space="preserve"> </w:t>
      </w:r>
      <w:r w:rsidR="00BA5E43">
        <w:rPr>
          <w:lang w:eastAsia="ja-JP"/>
        </w:rPr>
        <w:t xml:space="preserve">(Figure 4B) </w:t>
      </w:r>
      <w:r>
        <w:rPr>
          <w:lang w:eastAsia="ja-JP"/>
        </w:rPr>
        <w:t>while those were not observed for the vesicles containing NaOH</w:t>
      </w:r>
      <w:r w:rsidR="00BA5E43">
        <w:rPr>
          <w:lang w:eastAsia="ja-JP"/>
        </w:rPr>
        <w:t xml:space="preserve"> (Figure 4D)</w:t>
      </w:r>
      <w:r>
        <w:rPr>
          <w:lang w:eastAsia="ja-JP"/>
        </w:rPr>
        <w:t xml:space="preserve">. Figure 5 </w:t>
      </w:r>
      <w:r w:rsidR="004C39CF">
        <w:rPr>
          <w:lang w:eastAsia="ja-JP"/>
        </w:rPr>
        <w:t>show</w:t>
      </w:r>
      <w:r>
        <w:rPr>
          <w:lang w:eastAsia="ja-JP"/>
        </w:rPr>
        <w:t xml:space="preserve">s </w:t>
      </w:r>
      <w:r w:rsidR="00442101">
        <w:rPr>
          <w:lang w:eastAsia="ja-JP"/>
        </w:rPr>
        <w:t>photo</w:t>
      </w:r>
      <w:r w:rsidR="00DC2EA7">
        <w:rPr>
          <w:lang w:eastAsia="ja-JP"/>
        </w:rPr>
        <w:t>-</w:t>
      </w:r>
      <w:r w:rsidR="00442101">
        <w:rPr>
          <w:lang w:eastAsia="ja-JP"/>
        </w:rPr>
        <w:t xml:space="preserve"> and thermal</w:t>
      </w:r>
      <w:r w:rsidR="00DC2EA7">
        <w:rPr>
          <w:lang w:eastAsia="ja-JP"/>
        </w:rPr>
        <w:t>-induced</w:t>
      </w:r>
      <w:r w:rsidR="00442101">
        <w:rPr>
          <w:lang w:eastAsia="ja-JP"/>
        </w:rPr>
        <w:t xml:space="preserve"> </w:t>
      </w:r>
      <w:r>
        <w:rPr>
          <w:lang w:eastAsia="ja-JP"/>
        </w:rPr>
        <w:t>morphological changes of vesicles</w:t>
      </w:r>
      <w:r w:rsidR="00442101">
        <w:rPr>
          <w:lang w:eastAsia="ja-JP"/>
        </w:rPr>
        <w:t xml:space="preserve"> of </w:t>
      </w:r>
      <w:r w:rsidR="00442101" w:rsidRPr="001234A5">
        <w:rPr>
          <w:i/>
        </w:rPr>
        <w:t>proximal</w:t>
      </w:r>
      <w:r w:rsidR="00442101" w:rsidRPr="001234A5">
        <w:t>-</w:t>
      </w:r>
      <w:r w:rsidR="00442101" w:rsidRPr="001234A5">
        <w:rPr>
          <w:b/>
        </w:rPr>
        <w:t>2</w:t>
      </w:r>
      <w:r w:rsidR="00442101" w:rsidRPr="001234A5">
        <w:t>/DOPC</w:t>
      </w:r>
      <w:r w:rsidR="00442101">
        <w:t>.</w:t>
      </w:r>
      <w:r w:rsidR="00BA5E43">
        <w:t xml:space="preserve"> The budded vesicles under light irradiation recovered the </w:t>
      </w:r>
      <w:r w:rsidR="00A51FAB">
        <w:t>o</w:t>
      </w:r>
      <w:r w:rsidR="00BA5E43">
        <w:t xml:space="preserve">riginal spherical </w:t>
      </w:r>
      <w:r w:rsidR="00A51FAB">
        <w:t>vesicle after incubation in the dark.</w:t>
      </w:r>
    </w:p>
    <w:p w14:paraId="362752D5" w14:textId="3D289342" w:rsidR="00404BC2" w:rsidRPr="00A01C8B" w:rsidRDefault="00404BC2" w:rsidP="00DB3E8C">
      <w:pPr>
        <w:rPr>
          <w:lang w:eastAsia="ja-JP"/>
        </w:rPr>
      </w:pPr>
      <w:r>
        <w:rPr>
          <w:lang w:eastAsia="ja-JP"/>
        </w:rPr>
        <w:t xml:space="preserve"> </w:t>
      </w:r>
    </w:p>
    <w:p w14:paraId="76333D21" w14:textId="20C6B587" w:rsidR="006305D7" w:rsidRPr="001234A5" w:rsidRDefault="00DB3E8C" w:rsidP="00DB3E8C">
      <w:r w:rsidRPr="00A01C8B">
        <w:t xml:space="preserve">The morphological changes </w:t>
      </w:r>
      <w:r w:rsidRPr="001234A5">
        <w:t xml:space="preserve">in </w:t>
      </w:r>
      <w:r w:rsidRPr="001234A5">
        <w:rPr>
          <w:i/>
        </w:rPr>
        <w:t>proximal</w:t>
      </w:r>
      <w:r w:rsidRPr="001234A5">
        <w:t>-</w:t>
      </w:r>
      <w:r w:rsidRPr="001234A5">
        <w:rPr>
          <w:b/>
        </w:rPr>
        <w:t>2</w:t>
      </w:r>
      <w:r w:rsidRPr="001234A5">
        <w:t xml:space="preserve">/DOPC/rhodamine-DOPC vesicles </w:t>
      </w:r>
      <w:r w:rsidR="004C39CF">
        <w:t>under</w:t>
      </w:r>
      <w:r w:rsidRPr="001234A5">
        <w:t xml:space="preserve"> red light (635 nm) </w:t>
      </w:r>
      <w:r w:rsidR="004C39CF">
        <w:t xml:space="preserve">irradiation </w:t>
      </w:r>
      <w:r w:rsidRPr="001234A5">
        <w:t xml:space="preserve">are depicted in Figure </w:t>
      </w:r>
      <w:r w:rsidR="00F27526">
        <w:t>6</w:t>
      </w:r>
      <w:r w:rsidRPr="001234A5">
        <w:t xml:space="preserve">. </w:t>
      </w:r>
      <w:r w:rsidR="004C39CF">
        <w:t>W</w:t>
      </w:r>
      <w:r w:rsidRPr="001234A5">
        <w:t xml:space="preserve">e observed budding of granule vesicles from the vesicle edges, which is similar to that observed when exposed to </w:t>
      </w:r>
      <w:r w:rsidR="00CA24E6" w:rsidRPr="001234A5">
        <w:t>visible light (</w:t>
      </w:r>
      <w:r w:rsidR="00CA24E6" w:rsidRPr="001234A5">
        <w:rPr>
          <w:bCs/>
        </w:rPr>
        <w:t>λ &gt; 380 nm</w:t>
      </w:r>
      <w:r w:rsidR="00CA24E6" w:rsidRPr="001234A5">
        <w:t>)</w:t>
      </w:r>
      <w:r w:rsidRPr="001234A5">
        <w:t>.</w:t>
      </w:r>
    </w:p>
    <w:p w14:paraId="26BD15CC" w14:textId="77777777" w:rsidR="00DB3E8C" w:rsidRPr="001234A5" w:rsidRDefault="00DB3E8C" w:rsidP="00DB3E8C"/>
    <w:p w14:paraId="3EFA01DC" w14:textId="77777777" w:rsidR="007538CE" w:rsidRPr="001234A5" w:rsidRDefault="006305D7" w:rsidP="00B1789B">
      <w:pPr>
        <w:tabs>
          <w:tab w:val="left" w:pos="2456"/>
        </w:tabs>
        <w:rPr>
          <w:b/>
        </w:rPr>
      </w:pPr>
      <w:r w:rsidRPr="001234A5">
        <w:rPr>
          <w:b/>
        </w:rPr>
        <w:t>Figure Legends:</w:t>
      </w:r>
      <w:r w:rsidRPr="001234A5">
        <w:rPr>
          <w:bCs/>
          <w:i/>
        </w:rPr>
        <w:t xml:space="preserve"> </w:t>
      </w:r>
      <w:r w:rsidR="00FC0261" w:rsidRPr="001234A5">
        <w:rPr>
          <w:bCs/>
          <w:i/>
        </w:rPr>
        <w:tab/>
      </w:r>
    </w:p>
    <w:p w14:paraId="18262B18" w14:textId="77777777" w:rsidR="006305D7" w:rsidRPr="001234A5" w:rsidRDefault="006305D7" w:rsidP="00B1789B">
      <w:pPr>
        <w:rPr>
          <w:b/>
        </w:rPr>
      </w:pPr>
    </w:p>
    <w:p w14:paraId="0B4FE6DA" w14:textId="78675877" w:rsidR="006305D7" w:rsidRPr="001234A5" w:rsidRDefault="007538CE" w:rsidP="00B1789B">
      <w:pPr>
        <w:rPr>
          <w:bCs/>
        </w:rPr>
      </w:pPr>
      <w:r w:rsidRPr="001234A5">
        <w:rPr>
          <w:rFonts w:hint="eastAsia"/>
          <w:b/>
          <w:lang w:eastAsia="ja-JP"/>
        </w:rPr>
        <w:t>Table</w:t>
      </w:r>
      <w:r w:rsidRPr="001234A5">
        <w:rPr>
          <w:b/>
        </w:rPr>
        <w:t xml:space="preserve"> 1:</w:t>
      </w:r>
      <w:r w:rsidRPr="001234A5">
        <w:rPr>
          <w:bCs/>
        </w:rPr>
        <w:t xml:space="preserve"> </w:t>
      </w:r>
      <w:r w:rsidR="00DB3E8C" w:rsidRPr="001234A5">
        <w:rPr>
          <w:b/>
          <w:bCs/>
        </w:rPr>
        <w:t>Dependence</w:t>
      </w:r>
      <w:r w:rsidR="00DB3E8C" w:rsidRPr="00A01C8B">
        <w:rPr>
          <w:b/>
        </w:rPr>
        <w:t xml:space="preserve"> of </w:t>
      </w:r>
      <w:r w:rsidR="00DB3E8C" w:rsidRPr="001234A5">
        <w:rPr>
          <w:b/>
          <w:bCs/>
        </w:rPr>
        <w:t xml:space="preserve">morphological </w:t>
      </w:r>
      <w:r w:rsidR="00DB3E8C" w:rsidRPr="00A01C8B">
        <w:rPr>
          <w:b/>
        </w:rPr>
        <w:t xml:space="preserve">changes </w:t>
      </w:r>
      <w:r w:rsidR="00DB3E8C" w:rsidRPr="001234A5">
        <w:rPr>
          <w:b/>
          <w:bCs/>
        </w:rPr>
        <w:t>on</w:t>
      </w:r>
      <w:r w:rsidR="00DB3E8C" w:rsidRPr="00A01C8B">
        <w:rPr>
          <w:b/>
        </w:rPr>
        <w:t xml:space="preserve"> vesicle preparation parameters.</w:t>
      </w:r>
      <w:r w:rsidRPr="001234A5">
        <w:rPr>
          <w:bCs/>
        </w:rPr>
        <w:t xml:space="preserve"> The percentages of vesicles showing morphological changes were calculated from vesicles (&gt;10 mm) under visible light irradiation (λ</w:t>
      </w:r>
      <w:r w:rsidR="00822A2F" w:rsidRPr="001234A5">
        <w:rPr>
          <w:bCs/>
        </w:rPr>
        <w:t xml:space="preserve"> </w:t>
      </w:r>
      <w:r w:rsidRPr="001234A5">
        <w:rPr>
          <w:bCs/>
        </w:rPr>
        <w:t>&gt;</w:t>
      </w:r>
      <w:r w:rsidR="00822A2F" w:rsidRPr="001234A5">
        <w:rPr>
          <w:bCs/>
        </w:rPr>
        <w:t xml:space="preserve"> </w:t>
      </w:r>
      <w:r w:rsidRPr="001234A5">
        <w:rPr>
          <w:bCs/>
        </w:rPr>
        <w:t>380 nm, 120 mWcm</w:t>
      </w:r>
      <w:r w:rsidRPr="001234A5">
        <w:rPr>
          <w:bCs/>
          <w:vertAlign w:val="superscript"/>
        </w:rPr>
        <w:t>−2</w:t>
      </w:r>
      <w:r w:rsidRPr="001234A5">
        <w:rPr>
          <w:bCs/>
        </w:rPr>
        <w:t>) for 30 min.</w:t>
      </w:r>
    </w:p>
    <w:p w14:paraId="1357F657" w14:textId="77777777" w:rsidR="007538CE" w:rsidRPr="001234A5" w:rsidRDefault="007538CE" w:rsidP="00B1789B">
      <w:pPr>
        <w:rPr>
          <w:b/>
        </w:rPr>
      </w:pPr>
    </w:p>
    <w:p w14:paraId="30922379" w14:textId="73ABFE95" w:rsidR="006305D7" w:rsidRPr="005D7075" w:rsidRDefault="006305D7" w:rsidP="00B1789B">
      <w:r w:rsidRPr="001234A5">
        <w:rPr>
          <w:b/>
        </w:rPr>
        <w:t xml:space="preserve">Figure 1: </w:t>
      </w:r>
      <w:r w:rsidR="001915B6">
        <w:rPr>
          <w:b/>
        </w:rPr>
        <w:t xml:space="preserve">Ruthenium complex surfactants. </w:t>
      </w:r>
      <w:r w:rsidR="00D57D73" w:rsidRPr="005D7075">
        <w:t xml:space="preserve">Reversible photoisomerization equilibrium between </w:t>
      </w:r>
      <w:r w:rsidR="00D57D73" w:rsidRPr="005D7075">
        <w:rPr>
          <w:i/>
        </w:rPr>
        <w:t>proximal</w:t>
      </w:r>
      <w:r w:rsidR="00077E42" w:rsidRPr="005D7075">
        <w:rPr>
          <w:i/>
        </w:rPr>
        <w:t>-</w:t>
      </w:r>
      <w:r w:rsidR="00D01262" w:rsidRPr="005D7075">
        <w:t xml:space="preserve"> </w:t>
      </w:r>
      <w:r w:rsidR="00D57D73" w:rsidRPr="005D7075">
        <w:t xml:space="preserve">and </w:t>
      </w:r>
      <w:r w:rsidR="00D57D73" w:rsidRPr="005D7075">
        <w:rPr>
          <w:i/>
        </w:rPr>
        <w:t>distal</w:t>
      </w:r>
      <w:r w:rsidR="00077E42" w:rsidRPr="005D7075">
        <w:rPr>
          <w:i/>
        </w:rPr>
        <w:t>-</w:t>
      </w:r>
      <w:r w:rsidR="00D01262" w:rsidRPr="005D7075">
        <w:t xml:space="preserve"> type complex of </w:t>
      </w:r>
      <w:r w:rsidR="00D01262" w:rsidRPr="00404BC2">
        <w:rPr>
          <w:b/>
        </w:rPr>
        <w:t>1</w:t>
      </w:r>
      <w:r w:rsidR="00D01262" w:rsidRPr="005D7075">
        <w:t xml:space="preserve"> </w:t>
      </w:r>
      <w:r w:rsidR="001915B6">
        <w:t xml:space="preserve">(top) </w:t>
      </w:r>
      <w:r w:rsidR="00D01262" w:rsidRPr="005D7075">
        <w:t xml:space="preserve">and </w:t>
      </w:r>
      <w:r w:rsidR="00D01262" w:rsidRPr="00404BC2">
        <w:rPr>
          <w:b/>
        </w:rPr>
        <w:t>2</w:t>
      </w:r>
      <w:r w:rsidR="001915B6">
        <w:t xml:space="preserve"> (bottom)</w:t>
      </w:r>
      <w:r w:rsidR="00D24E5E" w:rsidRPr="005D7075">
        <w:t>.</w:t>
      </w:r>
      <w:r w:rsidR="000D01ED" w:rsidRPr="005D7075">
        <w:t xml:space="preserve"> </w:t>
      </w:r>
    </w:p>
    <w:p w14:paraId="7167B7D0" w14:textId="77777777" w:rsidR="00985E36" w:rsidRPr="001234A5" w:rsidRDefault="00985E36" w:rsidP="00B1789B"/>
    <w:p w14:paraId="3303A51E" w14:textId="2457BA6C" w:rsidR="006305D7" w:rsidRPr="001234A5" w:rsidRDefault="00D57D73" w:rsidP="00B1789B">
      <w:r w:rsidRPr="001234A5">
        <w:rPr>
          <w:b/>
        </w:rPr>
        <w:t xml:space="preserve">Figure 2: </w:t>
      </w:r>
      <w:r w:rsidR="00DB3E8C" w:rsidRPr="001234A5">
        <w:rPr>
          <w:b/>
        </w:rPr>
        <w:t>Microscope</w:t>
      </w:r>
      <w:r w:rsidR="00DB3E8C" w:rsidRPr="00A01C8B">
        <w:rPr>
          <w:b/>
        </w:rPr>
        <w:t xml:space="preserve"> images of vesicles under irradiation with a 100 W halogen lamp (λ</w:t>
      </w:r>
      <w:r w:rsidR="00DB3E8C" w:rsidRPr="001234A5">
        <w:rPr>
          <w:b/>
        </w:rPr>
        <w:t>&gt;</w:t>
      </w:r>
      <w:r w:rsidR="00DB3E8C" w:rsidRPr="00A01C8B">
        <w:rPr>
          <w:b/>
        </w:rPr>
        <w:t>380 nm, 120 mWcm</w:t>
      </w:r>
      <w:r w:rsidR="00DB3E8C" w:rsidRPr="00A01C8B">
        <w:rPr>
          <w:b/>
          <w:vertAlign w:val="superscript"/>
        </w:rPr>
        <w:t>-2</w:t>
      </w:r>
      <w:r w:rsidR="00DB3E8C" w:rsidRPr="00A01C8B">
        <w:rPr>
          <w:b/>
        </w:rPr>
        <w:t>).</w:t>
      </w:r>
      <w:r w:rsidRPr="001234A5">
        <w:t xml:space="preserve"> A) </w:t>
      </w:r>
      <w:r w:rsidR="00D01262" w:rsidRPr="001234A5">
        <w:t xml:space="preserve">and </w:t>
      </w:r>
      <w:r w:rsidR="00111105">
        <w:t>B</w:t>
      </w:r>
      <w:r w:rsidR="00D01262" w:rsidRPr="001234A5">
        <w:t>)</w:t>
      </w:r>
      <w:r w:rsidRPr="001234A5">
        <w:t xml:space="preserve">: </w:t>
      </w:r>
      <w:r w:rsidRPr="001234A5">
        <w:rPr>
          <w:i/>
        </w:rPr>
        <w:t>proximal</w:t>
      </w:r>
      <w:r w:rsidRPr="001234A5">
        <w:t>-</w:t>
      </w:r>
      <w:r w:rsidR="00C411B9" w:rsidRPr="001234A5">
        <w:rPr>
          <w:b/>
        </w:rPr>
        <w:t>2</w:t>
      </w:r>
      <w:r w:rsidRPr="001234A5">
        <w:t xml:space="preserve">/DOPC (DOPC: 100 nmol, </w:t>
      </w:r>
      <w:r w:rsidRPr="001234A5">
        <w:rPr>
          <w:i/>
        </w:rPr>
        <w:t>proximal</w:t>
      </w:r>
      <w:r w:rsidRPr="001234A5">
        <w:t>-</w:t>
      </w:r>
      <w:r w:rsidR="007538CE" w:rsidRPr="001234A5">
        <w:rPr>
          <w:b/>
        </w:rPr>
        <w:t>2</w:t>
      </w:r>
      <w:r w:rsidRPr="001234A5">
        <w:t xml:space="preserve">: 20 nmol (20 mol%), water 0.1 mL). </w:t>
      </w:r>
      <w:r w:rsidR="00111105">
        <w:t>C</w:t>
      </w:r>
      <w:r w:rsidR="00FA682B" w:rsidRPr="001234A5">
        <w:t>) Vesicles prepared f</w:t>
      </w:r>
      <w:r w:rsidR="00DB3E8C" w:rsidRPr="001234A5">
        <w:t>ro</w:t>
      </w:r>
      <w:r w:rsidR="00FA682B" w:rsidRPr="001234A5">
        <w:t xml:space="preserve">m DOPC alone (DOPC: 100 nmol, water 0.1 mL). </w:t>
      </w:r>
      <w:r w:rsidR="00111105">
        <w:t>D</w:t>
      </w:r>
      <w:r w:rsidR="00D01262" w:rsidRPr="001234A5">
        <w:t xml:space="preserve">): </w:t>
      </w:r>
      <w:r w:rsidR="00D01262" w:rsidRPr="001234A5">
        <w:rPr>
          <w:i/>
        </w:rPr>
        <w:t>proximal</w:t>
      </w:r>
      <w:r w:rsidR="00D01262" w:rsidRPr="001234A5">
        <w:t>-</w:t>
      </w:r>
      <w:r w:rsidR="00C411B9" w:rsidRPr="001234A5">
        <w:rPr>
          <w:b/>
        </w:rPr>
        <w:t>2</w:t>
      </w:r>
      <w:r w:rsidR="00D01262" w:rsidRPr="001234A5">
        <w:t xml:space="preserve">/DPPC (DPPC: 100 nmol, </w:t>
      </w:r>
      <w:r w:rsidR="00D01262" w:rsidRPr="001234A5">
        <w:rPr>
          <w:i/>
        </w:rPr>
        <w:t>proximal</w:t>
      </w:r>
      <w:r w:rsidR="00D01262" w:rsidRPr="001234A5">
        <w:t>-</w:t>
      </w:r>
      <w:r w:rsidR="00D01262" w:rsidRPr="001234A5">
        <w:rPr>
          <w:b/>
        </w:rPr>
        <w:t>2</w:t>
      </w:r>
      <w:r w:rsidR="00D01262" w:rsidRPr="001234A5">
        <w:t>: 20 nmol (20 mol%), water 0.1 mL). Parts r</w:t>
      </w:r>
      <w:r w:rsidR="00985E36" w:rsidRPr="001234A5">
        <w:t>eproduced from ref</w:t>
      </w:r>
      <w:r w:rsidR="00E70B48" w:rsidRPr="001234A5">
        <w:fldChar w:fldCharType="begin"/>
      </w:r>
      <w:r w:rsidR="003244BA" w:rsidRPr="001234A5">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E70B48" w:rsidRPr="001234A5">
        <w:fldChar w:fldCharType="separate"/>
      </w:r>
      <w:r w:rsidR="003244BA" w:rsidRPr="001234A5">
        <w:rPr>
          <w:noProof/>
          <w:vertAlign w:val="superscript"/>
        </w:rPr>
        <w:t>29</w:t>
      </w:r>
      <w:r w:rsidR="00E70B48" w:rsidRPr="001234A5">
        <w:fldChar w:fldCharType="end"/>
      </w:r>
      <w:r w:rsidR="00985E36" w:rsidRPr="001234A5">
        <w:t xml:space="preserve"> </w:t>
      </w:r>
      <w:r w:rsidR="00535AB9" w:rsidRPr="001234A5">
        <w:t xml:space="preserve">with permission of </w:t>
      </w:r>
      <w:r w:rsidR="00985E36" w:rsidRPr="001234A5">
        <w:t>John Wiley and Sons, Inc.</w:t>
      </w:r>
    </w:p>
    <w:p w14:paraId="2DE241CC" w14:textId="77777777" w:rsidR="00CE7493" w:rsidRPr="001234A5" w:rsidRDefault="00CE7493" w:rsidP="00B1789B"/>
    <w:p w14:paraId="5C02F70A" w14:textId="6B57A626" w:rsidR="00CE7493" w:rsidRPr="001234A5" w:rsidRDefault="00CE7493" w:rsidP="00B1789B">
      <w:r w:rsidRPr="001234A5">
        <w:rPr>
          <w:b/>
        </w:rPr>
        <w:t xml:space="preserve">Figure 3: </w:t>
      </w:r>
      <w:r w:rsidR="00DB3E8C" w:rsidRPr="001234A5">
        <w:rPr>
          <w:b/>
        </w:rPr>
        <w:t>Microscope</w:t>
      </w:r>
      <w:r w:rsidR="00DB3E8C" w:rsidRPr="00A01C8B">
        <w:rPr>
          <w:b/>
        </w:rPr>
        <w:t xml:space="preserve"> images of vesicles before light </w:t>
      </w:r>
      <w:r w:rsidR="00DB3E8C" w:rsidRPr="001234A5">
        <w:rPr>
          <w:b/>
        </w:rPr>
        <w:t>exposure</w:t>
      </w:r>
      <w:r w:rsidR="00DB3E8C" w:rsidRPr="00A01C8B">
        <w:rPr>
          <w:b/>
        </w:rPr>
        <w:t>.</w:t>
      </w:r>
      <w:r w:rsidRPr="001234A5">
        <w:t xml:space="preserve"> A), </w:t>
      </w:r>
      <w:r w:rsidRPr="001234A5">
        <w:rPr>
          <w:i/>
        </w:rPr>
        <w:t>proximal</w:t>
      </w:r>
      <w:r w:rsidRPr="001234A5">
        <w:t>-</w:t>
      </w:r>
      <w:r w:rsidRPr="001234A5">
        <w:rPr>
          <w:b/>
        </w:rPr>
        <w:t>2</w:t>
      </w:r>
      <w:r w:rsidRPr="001234A5">
        <w:t xml:space="preserve">/DPPC (DPPC: </w:t>
      </w:r>
      <w:r w:rsidRPr="001234A5">
        <w:lastRenderedPageBreak/>
        <w:t xml:space="preserve">100 nmol, </w:t>
      </w:r>
      <w:r w:rsidRPr="001234A5">
        <w:rPr>
          <w:i/>
        </w:rPr>
        <w:t>proximal</w:t>
      </w:r>
      <w:r w:rsidRPr="001234A5">
        <w:t>-</w:t>
      </w:r>
      <w:r w:rsidRPr="001234A5">
        <w:rPr>
          <w:b/>
        </w:rPr>
        <w:t>2</w:t>
      </w:r>
      <w:r w:rsidRPr="001234A5">
        <w:t xml:space="preserve">: 20 nmol (20 mol%), water 0.1 mL). B), </w:t>
      </w:r>
      <w:r w:rsidRPr="001234A5">
        <w:rPr>
          <w:i/>
        </w:rPr>
        <w:t>proximal</w:t>
      </w:r>
      <w:r w:rsidRPr="001234A5">
        <w:t>-</w:t>
      </w:r>
      <w:r w:rsidRPr="001234A5">
        <w:rPr>
          <w:b/>
        </w:rPr>
        <w:t>2</w:t>
      </w:r>
      <w:r w:rsidRPr="001234A5">
        <w:t xml:space="preserve">/DOPC (DOPC: 100 nmol, </w:t>
      </w:r>
      <w:r w:rsidRPr="001234A5">
        <w:rPr>
          <w:i/>
        </w:rPr>
        <w:t>proximal</w:t>
      </w:r>
      <w:r w:rsidRPr="001234A5">
        <w:t>-</w:t>
      </w:r>
      <w:r w:rsidRPr="001234A5">
        <w:rPr>
          <w:b/>
        </w:rPr>
        <w:t>2</w:t>
      </w:r>
      <w:r w:rsidRPr="001234A5">
        <w:t>: 20 nmol (20 mol%), water 0.1 mL).</w:t>
      </w:r>
    </w:p>
    <w:p w14:paraId="78CC22DB" w14:textId="5D07B92F" w:rsidR="00985E36" w:rsidRDefault="00985E36" w:rsidP="00B1789B"/>
    <w:p w14:paraId="15854E81" w14:textId="61D6850D" w:rsidR="000073F3" w:rsidRPr="000073F3" w:rsidRDefault="000073F3" w:rsidP="000073F3">
      <w:pPr>
        <w:rPr>
          <w:b/>
        </w:rPr>
      </w:pPr>
      <w:r w:rsidRPr="001234A5">
        <w:rPr>
          <w:b/>
        </w:rPr>
        <w:t xml:space="preserve">Figure </w:t>
      </w:r>
      <w:r>
        <w:rPr>
          <w:b/>
        </w:rPr>
        <w:t>4</w:t>
      </w:r>
      <w:r w:rsidRPr="001234A5">
        <w:rPr>
          <w:b/>
        </w:rPr>
        <w:t>:</w:t>
      </w:r>
      <w:r w:rsidR="00A51FAB">
        <w:rPr>
          <w:b/>
        </w:rPr>
        <w:t xml:space="preserve"> Microscope images</w:t>
      </w:r>
      <w:r w:rsidR="00FF2F5B">
        <w:rPr>
          <w:b/>
        </w:rPr>
        <w:t xml:space="preserve"> of vesicles </w:t>
      </w:r>
      <w:r w:rsidR="00A51FAB">
        <w:rPr>
          <w:b/>
        </w:rPr>
        <w:t xml:space="preserve">under the </w:t>
      </w:r>
      <w:r w:rsidR="004C39CF" w:rsidRPr="00A01C8B">
        <w:rPr>
          <w:b/>
        </w:rPr>
        <w:t>irradiation with a 100 W halogen lamp (λ</w:t>
      </w:r>
      <w:r w:rsidR="004C39CF" w:rsidRPr="001234A5">
        <w:rPr>
          <w:b/>
        </w:rPr>
        <w:t>&gt;</w:t>
      </w:r>
      <w:r w:rsidR="004C39CF" w:rsidRPr="00A01C8B">
        <w:rPr>
          <w:b/>
        </w:rPr>
        <w:t>380 nm, 120 mWcm</w:t>
      </w:r>
      <w:r w:rsidR="004C39CF" w:rsidRPr="00A01C8B">
        <w:rPr>
          <w:b/>
          <w:vertAlign w:val="superscript"/>
        </w:rPr>
        <w:t>-2</w:t>
      </w:r>
      <w:r w:rsidR="004C39CF" w:rsidRPr="00A01C8B">
        <w:rPr>
          <w:b/>
        </w:rPr>
        <w:t>)</w:t>
      </w:r>
      <w:r w:rsidR="004C39CF">
        <w:rPr>
          <w:b/>
        </w:rPr>
        <w:t xml:space="preserve"> </w:t>
      </w:r>
      <w:r w:rsidR="00FF2F5B">
        <w:rPr>
          <w:b/>
        </w:rPr>
        <w:t xml:space="preserve">in the presence of ionic compounds. </w:t>
      </w:r>
      <w:r w:rsidR="00FF2F5B" w:rsidRPr="00FB4AFF">
        <w:t>A)</w:t>
      </w:r>
      <w:r w:rsidR="00FF2F5B">
        <w:t xml:space="preserve"> and B),</w:t>
      </w:r>
      <w:r w:rsidR="00FF2F5B" w:rsidRPr="00FB4AFF">
        <w:t xml:space="preserve"> </w:t>
      </w:r>
      <w:r w:rsidR="004C39CF" w:rsidRPr="001234A5">
        <w:rPr>
          <w:i/>
        </w:rPr>
        <w:t>proximal</w:t>
      </w:r>
      <w:r w:rsidR="004C39CF" w:rsidRPr="001234A5">
        <w:t>-</w:t>
      </w:r>
      <w:r w:rsidR="004C39CF" w:rsidRPr="001234A5">
        <w:rPr>
          <w:b/>
        </w:rPr>
        <w:t>2</w:t>
      </w:r>
      <w:r w:rsidR="004C39CF" w:rsidRPr="001234A5">
        <w:t xml:space="preserve">/DOPC (DOPC: 100 nmol, </w:t>
      </w:r>
      <w:r w:rsidR="004C39CF" w:rsidRPr="001234A5">
        <w:rPr>
          <w:i/>
        </w:rPr>
        <w:t>proximal</w:t>
      </w:r>
      <w:r w:rsidR="004C39CF" w:rsidRPr="001234A5">
        <w:t>-</w:t>
      </w:r>
      <w:r w:rsidR="004C39CF" w:rsidRPr="001234A5">
        <w:rPr>
          <w:b/>
        </w:rPr>
        <w:t>2</w:t>
      </w:r>
      <w:r w:rsidR="004C39CF" w:rsidRPr="001234A5">
        <w:t xml:space="preserve">: 20 nmol (20 mol%), </w:t>
      </w:r>
      <w:r w:rsidR="004C39CF">
        <w:t xml:space="preserve">NaOH: 1000 nmol, </w:t>
      </w:r>
      <w:r w:rsidR="004C39CF" w:rsidRPr="001234A5">
        <w:t xml:space="preserve">water 0.1 mL). </w:t>
      </w:r>
      <w:r w:rsidR="00FF2F5B">
        <w:t>C) and D),</w:t>
      </w:r>
      <w:r w:rsidR="00DC2EA7">
        <w:t xml:space="preserve"> </w:t>
      </w:r>
      <w:r w:rsidR="004C39CF" w:rsidRPr="001234A5">
        <w:rPr>
          <w:i/>
        </w:rPr>
        <w:t>proximal</w:t>
      </w:r>
      <w:r w:rsidR="004C39CF" w:rsidRPr="001234A5">
        <w:t>-</w:t>
      </w:r>
      <w:r w:rsidR="004C39CF" w:rsidRPr="001234A5">
        <w:rPr>
          <w:b/>
        </w:rPr>
        <w:t>2</w:t>
      </w:r>
      <w:r w:rsidR="004C39CF" w:rsidRPr="001234A5">
        <w:t xml:space="preserve">/DOPC (DOPC: 100 nmol, </w:t>
      </w:r>
      <w:r w:rsidR="004C39CF" w:rsidRPr="001234A5">
        <w:rPr>
          <w:i/>
        </w:rPr>
        <w:t>proximal</w:t>
      </w:r>
      <w:r w:rsidR="004C39CF" w:rsidRPr="001234A5">
        <w:t>-</w:t>
      </w:r>
      <w:r w:rsidR="004C39CF" w:rsidRPr="001234A5">
        <w:rPr>
          <w:b/>
        </w:rPr>
        <w:t>2</w:t>
      </w:r>
      <w:r w:rsidR="004C39CF" w:rsidRPr="001234A5">
        <w:t xml:space="preserve">: 20 nmol (20 mol%), </w:t>
      </w:r>
      <w:r w:rsidR="004C39CF">
        <w:t>Na</w:t>
      </w:r>
      <w:r w:rsidR="004C39CF" w:rsidRPr="00FB4AFF">
        <w:rPr>
          <w:vertAlign w:val="subscript"/>
        </w:rPr>
        <w:t>2</w:t>
      </w:r>
      <w:r w:rsidR="004C39CF">
        <w:t>SO</w:t>
      </w:r>
      <w:r w:rsidR="004C39CF" w:rsidRPr="00FB4AFF">
        <w:rPr>
          <w:vertAlign w:val="subscript"/>
        </w:rPr>
        <w:t>4</w:t>
      </w:r>
      <w:r w:rsidR="004C39CF">
        <w:t xml:space="preserve">: 500 nmol, </w:t>
      </w:r>
      <w:r w:rsidR="004C39CF" w:rsidRPr="001234A5">
        <w:t>water 0.1 mL).</w:t>
      </w:r>
      <w:r w:rsidR="00FF2F5B">
        <w:t xml:space="preserve"> Left panels</w:t>
      </w:r>
      <w:r w:rsidRPr="00FB4AFF">
        <w:t xml:space="preserve">: before light irradiation and </w:t>
      </w:r>
      <w:r w:rsidR="00FF2F5B">
        <w:t>right panels</w:t>
      </w:r>
      <w:r w:rsidRPr="00FB4AFF">
        <w:t xml:space="preserve">: after light irradiation for 27 min with a 100 W halogen lamp. </w:t>
      </w:r>
    </w:p>
    <w:p w14:paraId="0C582F92" w14:textId="287C747D" w:rsidR="000073F3" w:rsidRDefault="000073F3" w:rsidP="00B1789B"/>
    <w:p w14:paraId="0E632132" w14:textId="0F94E18A" w:rsidR="000073F3" w:rsidRDefault="00812B36" w:rsidP="00B1789B">
      <w:pPr>
        <w:rPr>
          <w:b/>
        </w:rPr>
      </w:pPr>
      <w:r w:rsidRPr="001234A5">
        <w:rPr>
          <w:b/>
        </w:rPr>
        <w:t xml:space="preserve">Figure </w:t>
      </w:r>
      <w:r w:rsidR="00FF2F5B">
        <w:rPr>
          <w:b/>
        </w:rPr>
        <w:t>5</w:t>
      </w:r>
      <w:r w:rsidRPr="001234A5">
        <w:rPr>
          <w:b/>
        </w:rPr>
        <w:t>:</w:t>
      </w:r>
      <w:r>
        <w:rPr>
          <w:b/>
        </w:rPr>
        <w:t xml:space="preserve"> Photo</w:t>
      </w:r>
      <w:r w:rsidR="00B71BE5">
        <w:rPr>
          <w:b/>
        </w:rPr>
        <w:t>-</w:t>
      </w:r>
      <w:r>
        <w:rPr>
          <w:b/>
        </w:rPr>
        <w:t xml:space="preserve"> and thermal</w:t>
      </w:r>
      <w:r w:rsidR="00B71BE5">
        <w:rPr>
          <w:b/>
        </w:rPr>
        <w:t>-induced</w:t>
      </w:r>
      <w:r>
        <w:rPr>
          <w:b/>
        </w:rPr>
        <w:t xml:space="preserve"> morphological changes. </w:t>
      </w:r>
      <w:r w:rsidRPr="001234A5">
        <w:rPr>
          <w:i/>
        </w:rPr>
        <w:t>proximal</w:t>
      </w:r>
      <w:r w:rsidRPr="001234A5">
        <w:t>-</w:t>
      </w:r>
      <w:r w:rsidRPr="001234A5">
        <w:rPr>
          <w:b/>
        </w:rPr>
        <w:t>2</w:t>
      </w:r>
      <w:r w:rsidRPr="001234A5">
        <w:t xml:space="preserve">/DOPC (DOPC: 100 nmol, </w:t>
      </w:r>
      <w:r w:rsidRPr="001234A5">
        <w:rPr>
          <w:i/>
        </w:rPr>
        <w:t>proximal</w:t>
      </w:r>
      <w:r w:rsidRPr="001234A5">
        <w:t>-</w:t>
      </w:r>
      <w:r w:rsidRPr="001234A5">
        <w:rPr>
          <w:b/>
        </w:rPr>
        <w:t>2</w:t>
      </w:r>
      <w:r w:rsidRPr="001234A5">
        <w:t>: 20 nmol (20 mol%), water 0.1 mL).</w:t>
      </w:r>
      <w:r>
        <w:t xml:space="preserve"> T</w:t>
      </w:r>
      <w:r w:rsidR="00FF2F5B">
        <w:t>he vesicle dispersions were</w:t>
      </w:r>
      <w:r>
        <w:t xml:space="preserve"> irradiated under visible light at 25 </w:t>
      </w:r>
      <w:r>
        <w:rPr>
          <w:rFonts w:ascii="Arial" w:hAnsi="Arial" w:cs="Arial"/>
        </w:rPr>
        <w:t>°</w:t>
      </w:r>
      <w:r>
        <w:t xml:space="preserve">C </w:t>
      </w:r>
      <w:r w:rsidR="00686EF1">
        <w:t xml:space="preserve">(top) </w:t>
      </w:r>
      <w:r>
        <w:t xml:space="preserve">and then </w:t>
      </w:r>
      <w:r w:rsidR="00C87401">
        <w:t>incubated</w:t>
      </w:r>
      <w:r>
        <w:t xml:space="preserve"> in the dark at 45 </w:t>
      </w:r>
      <w:r>
        <w:rPr>
          <w:rFonts w:ascii="Arial" w:hAnsi="Arial" w:cs="Arial"/>
        </w:rPr>
        <w:t>°</w:t>
      </w:r>
      <w:r>
        <w:t>C</w:t>
      </w:r>
      <w:r w:rsidR="00686EF1">
        <w:t xml:space="preserve"> (bottom)</w:t>
      </w:r>
      <w:r>
        <w:t>.</w:t>
      </w:r>
      <w:r w:rsidR="00A0750F">
        <w:t xml:space="preserve"> </w:t>
      </w:r>
      <w:r w:rsidR="00A0750F" w:rsidRPr="001234A5">
        <w:t xml:space="preserve">Scale bar: </w:t>
      </w:r>
      <w:r w:rsidR="00A0750F">
        <w:t>5</w:t>
      </w:r>
      <w:r w:rsidR="00A0750F" w:rsidRPr="001234A5">
        <w:t xml:space="preserve">0 </w:t>
      </w:r>
      <w:r w:rsidR="00A0750F">
        <w:t>µ</w:t>
      </w:r>
      <w:r w:rsidR="00A0750F" w:rsidRPr="001234A5">
        <w:t>m.</w:t>
      </w:r>
    </w:p>
    <w:p w14:paraId="72004703" w14:textId="77777777" w:rsidR="00812B36" w:rsidRPr="001234A5" w:rsidRDefault="00812B36" w:rsidP="00B1789B"/>
    <w:p w14:paraId="4A621ECC" w14:textId="187A6A0E" w:rsidR="00D57D73" w:rsidRPr="001234A5" w:rsidRDefault="00D57D73" w:rsidP="00B1789B">
      <w:r w:rsidRPr="001234A5">
        <w:rPr>
          <w:b/>
        </w:rPr>
        <w:t xml:space="preserve">Figure </w:t>
      </w:r>
      <w:r w:rsidR="000073F3">
        <w:rPr>
          <w:b/>
        </w:rPr>
        <w:t>6</w:t>
      </w:r>
      <w:r w:rsidRPr="001234A5">
        <w:rPr>
          <w:b/>
        </w:rPr>
        <w:t xml:space="preserve">: </w:t>
      </w:r>
      <w:r w:rsidR="00DB3E8C" w:rsidRPr="001234A5">
        <w:rPr>
          <w:b/>
        </w:rPr>
        <w:t>Morphological changes of giant vesicles exposed to 635-nm light.</w:t>
      </w:r>
      <w:r w:rsidR="00B5643B" w:rsidRPr="001234A5">
        <w:rPr>
          <w:b/>
        </w:rPr>
        <w:t xml:space="preserve"> </w:t>
      </w:r>
      <w:r w:rsidRPr="001234A5">
        <w:t>Confocal fluorescence microscop</w:t>
      </w:r>
      <w:r w:rsidR="006E0A87" w:rsidRPr="001234A5">
        <w:t>e</w:t>
      </w:r>
      <w:r w:rsidRPr="001234A5">
        <w:t xml:space="preserve"> (A </w:t>
      </w:r>
      <w:r w:rsidR="00111105">
        <w:t>a</w:t>
      </w:r>
      <w:r w:rsidRPr="001234A5">
        <w:t xml:space="preserve">nd </w:t>
      </w:r>
      <w:r w:rsidR="00111105">
        <w:t>C</w:t>
      </w:r>
      <w:r w:rsidRPr="001234A5">
        <w:t>), and digital microscop</w:t>
      </w:r>
      <w:r w:rsidR="006E0A87" w:rsidRPr="001234A5">
        <w:t>e</w:t>
      </w:r>
      <w:r w:rsidRPr="001234A5">
        <w:t xml:space="preserve"> (B and </w:t>
      </w:r>
      <w:r w:rsidR="00111105">
        <w:t>D</w:t>
      </w:r>
      <w:r w:rsidRPr="001234A5">
        <w:t xml:space="preserve">) images of giant vesicles containing DOPC (100 nmol), </w:t>
      </w:r>
      <w:r w:rsidRPr="001234A5">
        <w:rPr>
          <w:i/>
        </w:rPr>
        <w:t>proximal</w:t>
      </w:r>
      <w:r w:rsidRPr="001234A5">
        <w:t>-</w:t>
      </w:r>
      <w:r w:rsidRPr="001234A5">
        <w:rPr>
          <w:b/>
        </w:rPr>
        <w:t>2</w:t>
      </w:r>
      <w:r w:rsidRPr="001234A5">
        <w:t xml:space="preserve"> (20 nmol), and rhodamine-DOPC (10 nmol) under irradiation with a diode laser (635 nm, 20 mW). The fluorescence microscopy was </w:t>
      </w:r>
      <w:r w:rsidR="006E0A87" w:rsidRPr="001234A5">
        <w:t>acquired</w:t>
      </w:r>
      <w:r w:rsidRPr="001234A5">
        <w:t xml:space="preserve"> with excitation at 559 nm</w:t>
      </w:r>
      <w:r w:rsidR="006E0A87" w:rsidRPr="001234A5">
        <w:t xml:space="preserve"> excitation</w:t>
      </w:r>
      <w:r w:rsidRPr="001234A5">
        <w:t xml:space="preserve">. Scale bar: 30 </w:t>
      </w:r>
      <w:r w:rsidR="00A0750F">
        <w:t>µ</w:t>
      </w:r>
      <w:r w:rsidR="00A0750F" w:rsidRPr="001234A5">
        <w:t>m</w:t>
      </w:r>
      <w:r w:rsidRPr="001234A5">
        <w:t xml:space="preserve">. </w:t>
      </w:r>
      <w:r w:rsidR="00985E36" w:rsidRPr="001234A5">
        <w:t>Reproduced from ref</w:t>
      </w:r>
      <w:r w:rsidR="00A51FAB" w:rsidRPr="005D7075">
        <w:rPr>
          <w:vertAlign w:val="superscript"/>
        </w:rPr>
        <w:fldChar w:fldCharType="begin"/>
      </w:r>
      <w:r w:rsidR="00A51FAB" w:rsidRPr="005D7075">
        <w:rPr>
          <w:vertAlign w:val="superscript"/>
        </w:rPr>
        <w:instrText xml:space="preserve"> ADDIN EN.CITE &lt;EndNote&gt;&lt;Cite&gt;&lt;Author&gt;Hirahara&lt;/Author&gt;&lt;Year&gt;2016&lt;/Year&gt;&lt;RecNum&gt;989&lt;/RecNum&gt;&lt;DisplayText&gt;&lt;style face="superscript"&gt;29&lt;/style&gt;&lt;/DisplayText&gt;&lt;record&gt;&lt;rec-number&gt;989&lt;/rec-number&gt;&lt;foreign-keys&gt;&lt;key app="EN" db-id="xzrxrt9xip02dse0wscxaxpr99xdw2tdvtp0" timestamp="1455783334"&gt;989&lt;/key&gt;&lt;/foreign-keys&gt;&lt;ref-type name="Journal Article"&gt;17&lt;/ref-type&gt;&lt;contributors&gt;&lt;authors&gt;&lt;author&gt;Hirahara, Masanari&lt;/author&gt;&lt;author&gt;Tsukamoto, Akira&lt;/author&gt;&lt;author&gt;Goto, Hiroki&lt;/author&gt;&lt;author&gt;Tada, Shigeru&lt;/author&gt;&lt;author&gt;Yagi, Masayuki&lt;/author&gt;&lt;author&gt;Umemura, Yasushi&lt;/author&gt;&lt;/authors&gt;&lt;/contributors&gt;&lt;titles&gt;&lt;title&gt;Visible-Light-Induced Morphological Changes of Giant Vesicles by Photoisomerization of a Ruthenium Aqua Complex&lt;/title&gt;&lt;secondary-title&gt;Chemistry – A European Journal&lt;/secondary-title&gt;&lt;/titles&gt;&lt;periodical&gt;&lt;full-title&gt;Chemistry – A European Journal&lt;/full-title&gt;&lt;abbr-1&gt;Chem. Eur. J.&lt;/abbr-1&gt;&lt;/periodical&gt;&lt;pages&gt;2590-2594&lt;/pages&gt;&lt;volume&gt;22&lt;/volume&gt;&lt;number&gt;8&lt;/number&gt;&lt;keywords&gt;&lt;keyword&gt;aqua complexes&lt;/keyword&gt;&lt;keyword&gt;morphology&lt;/keyword&gt;&lt;keyword&gt;photoisomerization&lt;/keyword&gt;&lt;keyword&gt;ruthenium&lt;/keyword&gt;&lt;keyword&gt;vesicles&lt;/keyword&gt;&lt;/keywords&gt;&lt;dates&gt;&lt;year&gt;2016&lt;/year&gt;&lt;/dates&gt;&lt;isbn&gt;1521-3765&lt;/isbn&gt;&lt;urls&gt;&lt;related-urls&gt;&lt;url&gt;http://dx.doi.org/10.1002/chem.201504249&lt;/url&gt;&lt;/related-urls&gt;&lt;/urls&gt;&lt;electronic-resource-num&gt;10.1002/chem.201504249&lt;/electronic-resource-num&gt;&lt;/record&gt;&lt;/Cite&gt;&lt;/EndNote&gt;</w:instrText>
      </w:r>
      <w:r w:rsidR="00A51FAB" w:rsidRPr="005D7075">
        <w:rPr>
          <w:vertAlign w:val="superscript"/>
        </w:rPr>
        <w:fldChar w:fldCharType="separate"/>
      </w:r>
      <w:r w:rsidR="00A51FAB" w:rsidRPr="005D7075">
        <w:rPr>
          <w:vertAlign w:val="superscript"/>
        </w:rPr>
        <w:t>29</w:t>
      </w:r>
      <w:r w:rsidR="00A51FAB" w:rsidRPr="005D7075">
        <w:rPr>
          <w:vertAlign w:val="superscript"/>
        </w:rPr>
        <w:fldChar w:fldCharType="end"/>
      </w:r>
      <w:r w:rsidR="00985E36" w:rsidRPr="005D7075">
        <w:rPr>
          <w:vertAlign w:val="superscript"/>
        </w:rPr>
        <w:t xml:space="preserve"> </w:t>
      </w:r>
      <w:r w:rsidR="00535AB9" w:rsidRPr="001234A5">
        <w:t xml:space="preserve">with permission of </w:t>
      </w:r>
      <w:r w:rsidR="00985E36" w:rsidRPr="001234A5">
        <w:t>John Wiley and Sons, Inc.</w:t>
      </w:r>
    </w:p>
    <w:p w14:paraId="31446009" w14:textId="77777777" w:rsidR="00D57D73" w:rsidRPr="00A01C8B" w:rsidRDefault="00D57D73" w:rsidP="00B1789B"/>
    <w:p w14:paraId="272510A3" w14:textId="77777777" w:rsidR="006305D7" w:rsidRPr="001234A5" w:rsidRDefault="006305D7" w:rsidP="00B1789B">
      <w:pPr>
        <w:rPr>
          <w:b/>
        </w:rPr>
      </w:pPr>
      <w:r w:rsidRPr="001234A5">
        <w:rPr>
          <w:b/>
        </w:rPr>
        <w:t>DISCUSSION</w:t>
      </w:r>
      <w:r w:rsidRPr="001234A5">
        <w:rPr>
          <w:b/>
          <w:bCs/>
        </w:rPr>
        <w:t xml:space="preserve">: </w:t>
      </w:r>
    </w:p>
    <w:p w14:paraId="53FC0F1C" w14:textId="6786843E" w:rsidR="009B3C8F" w:rsidRPr="001234A5" w:rsidRDefault="00970E02" w:rsidP="009B3C8F">
      <w:r w:rsidRPr="001234A5">
        <w:rPr>
          <w:lang w:eastAsia="ja-JP"/>
        </w:rPr>
        <w:t>The r</w:t>
      </w:r>
      <w:r w:rsidR="004C36D4" w:rsidRPr="001234A5">
        <w:rPr>
          <w:rFonts w:hint="eastAsia"/>
          <w:lang w:eastAsia="ja-JP"/>
        </w:rPr>
        <w:t xml:space="preserve">uthenium </w:t>
      </w:r>
      <w:r w:rsidR="0076759F" w:rsidRPr="001234A5">
        <w:rPr>
          <w:lang w:eastAsia="ja-JP"/>
        </w:rPr>
        <w:t xml:space="preserve">chloro </w:t>
      </w:r>
      <w:r w:rsidR="004C36D4" w:rsidRPr="001234A5">
        <w:rPr>
          <w:rFonts w:hint="eastAsia"/>
          <w:lang w:eastAsia="ja-JP"/>
        </w:rPr>
        <w:t>complex</w:t>
      </w:r>
      <w:r w:rsidRPr="001234A5">
        <w:rPr>
          <w:lang w:eastAsia="ja-JP"/>
        </w:rPr>
        <w:t xml:space="preserve"> </w:t>
      </w:r>
      <w:r w:rsidRPr="001234A5">
        <w:rPr>
          <w:i/>
          <w:lang w:eastAsia="ja-JP"/>
        </w:rPr>
        <w:t>proximal</w:t>
      </w:r>
      <w:r w:rsidRPr="001234A5">
        <w:rPr>
          <w:lang w:eastAsia="ja-JP"/>
        </w:rPr>
        <w:t>-[Ru(</w:t>
      </w:r>
      <w:r w:rsidRPr="001234A5">
        <w:rPr>
          <w:b/>
          <w:lang w:eastAsia="ja-JP"/>
        </w:rPr>
        <w:t>L1</w:t>
      </w:r>
      <w:r w:rsidRPr="001234A5">
        <w:rPr>
          <w:lang w:eastAsia="ja-JP"/>
        </w:rPr>
        <w:t>)(</w:t>
      </w:r>
      <w:r w:rsidRPr="001234A5">
        <w:rPr>
          <w:b/>
          <w:lang w:eastAsia="ja-JP"/>
        </w:rPr>
        <w:t>L2</w:t>
      </w:r>
      <w:r w:rsidRPr="001234A5">
        <w:rPr>
          <w:lang w:eastAsia="ja-JP"/>
        </w:rPr>
        <w:t>)Cl]</w:t>
      </w:r>
      <w:r w:rsidRPr="001234A5">
        <w:rPr>
          <w:vertAlign w:val="superscript"/>
          <w:lang w:eastAsia="ja-JP"/>
        </w:rPr>
        <w:t>+</w:t>
      </w:r>
      <w:r w:rsidR="00CE648E" w:rsidRPr="001234A5">
        <w:rPr>
          <w:rFonts w:hint="eastAsia"/>
          <w:lang w:eastAsia="ja-JP"/>
        </w:rPr>
        <w:t xml:space="preserve"> </w:t>
      </w:r>
      <w:r w:rsidRPr="001234A5">
        <w:rPr>
          <w:lang w:eastAsia="ja-JP"/>
        </w:rPr>
        <w:t>was</w:t>
      </w:r>
      <w:r w:rsidR="00CE648E" w:rsidRPr="001234A5">
        <w:rPr>
          <w:rFonts w:hint="eastAsia"/>
          <w:lang w:eastAsia="ja-JP"/>
        </w:rPr>
        <w:t xml:space="preserve"> prepared by thermal synthesis of Ru(</w:t>
      </w:r>
      <w:r w:rsidR="001764DC" w:rsidRPr="001234A5">
        <w:rPr>
          <w:b/>
          <w:lang w:eastAsia="ja-JP"/>
        </w:rPr>
        <w:t>L1</w:t>
      </w:r>
      <w:r w:rsidR="00CE648E" w:rsidRPr="001234A5">
        <w:rPr>
          <w:rFonts w:hint="eastAsia"/>
          <w:lang w:eastAsia="ja-JP"/>
        </w:rPr>
        <w:t>)Cl</w:t>
      </w:r>
      <w:r w:rsidR="00CE648E" w:rsidRPr="001234A5">
        <w:rPr>
          <w:rFonts w:hint="eastAsia"/>
          <w:vertAlign w:val="subscript"/>
          <w:lang w:eastAsia="ja-JP"/>
        </w:rPr>
        <w:t>3</w:t>
      </w:r>
      <w:r w:rsidRPr="001234A5">
        <w:rPr>
          <w:lang w:eastAsia="ja-JP"/>
        </w:rPr>
        <w:t xml:space="preserve"> </w:t>
      </w:r>
      <w:r w:rsidR="00CE648E" w:rsidRPr="001234A5">
        <w:rPr>
          <w:rFonts w:hint="eastAsia"/>
          <w:lang w:eastAsia="ja-JP"/>
        </w:rPr>
        <w:t xml:space="preserve">and </w:t>
      </w:r>
      <w:r w:rsidR="00967531" w:rsidRPr="001234A5">
        <w:rPr>
          <w:rFonts w:hint="eastAsia"/>
          <w:lang w:eastAsia="ja-JP"/>
        </w:rPr>
        <w:t xml:space="preserve">a </w:t>
      </w:r>
      <w:r w:rsidR="00CE648E" w:rsidRPr="001234A5">
        <w:rPr>
          <w:rFonts w:hint="eastAsia"/>
          <w:lang w:eastAsia="ja-JP"/>
        </w:rPr>
        <w:t>bidentate ligand</w:t>
      </w:r>
      <w:r w:rsidR="001764DC" w:rsidRPr="001234A5">
        <w:rPr>
          <w:lang w:eastAsia="ja-JP"/>
        </w:rPr>
        <w:t xml:space="preserve"> </w:t>
      </w:r>
      <w:r w:rsidR="001764DC" w:rsidRPr="001234A5">
        <w:rPr>
          <w:b/>
          <w:lang w:eastAsia="ja-JP"/>
        </w:rPr>
        <w:t>L2</w:t>
      </w:r>
      <w:r w:rsidR="00CE648E" w:rsidRPr="001234A5">
        <w:rPr>
          <w:rFonts w:hint="eastAsia"/>
          <w:lang w:eastAsia="ja-JP"/>
        </w:rPr>
        <w:t xml:space="preserve"> in the presence of </w:t>
      </w:r>
      <w:r w:rsidR="00CE648E" w:rsidRPr="001234A5">
        <w:rPr>
          <w:lang w:eastAsia="ja-JP"/>
        </w:rPr>
        <w:t>triethylamine</w:t>
      </w:r>
      <w:r w:rsidR="00CE648E" w:rsidRPr="001234A5">
        <w:rPr>
          <w:rFonts w:hint="eastAsia"/>
          <w:lang w:eastAsia="ja-JP"/>
        </w:rPr>
        <w:t>.</w:t>
      </w:r>
      <w:r w:rsidR="00CE648E" w:rsidRPr="001234A5">
        <w:t xml:space="preserve"> </w:t>
      </w:r>
      <w:r w:rsidR="009B3C8F" w:rsidRPr="001234A5">
        <w:rPr>
          <w:lang w:eastAsia="ja-JP"/>
        </w:rPr>
        <w:t>The</w:t>
      </w:r>
      <w:r w:rsidR="009B3C8F" w:rsidRPr="001234A5">
        <w:t xml:space="preserve"> proximal isomer </w:t>
      </w:r>
      <w:r w:rsidR="009B3C8F" w:rsidRPr="001234A5">
        <w:rPr>
          <w:lang w:eastAsia="ja-JP"/>
        </w:rPr>
        <w:t>was the major</w:t>
      </w:r>
      <w:r w:rsidR="009B3C8F" w:rsidRPr="001234A5">
        <w:t xml:space="preserve"> product</w:t>
      </w:r>
      <w:r w:rsidR="009B3C8F" w:rsidRPr="001234A5">
        <w:rPr>
          <w:lang w:eastAsia="ja-JP"/>
        </w:rPr>
        <w:t xml:space="preserve"> and a distal isomer and </w:t>
      </w:r>
      <w:r w:rsidR="009B3C8F" w:rsidRPr="001234A5">
        <w:rPr>
          <w:rFonts w:hint="eastAsia"/>
          <w:lang w:eastAsia="ja-JP"/>
        </w:rPr>
        <w:t>Ru(</w:t>
      </w:r>
      <w:r w:rsidR="009B3C8F" w:rsidRPr="001234A5">
        <w:rPr>
          <w:b/>
          <w:lang w:eastAsia="ja-JP"/>
        </w:rPr>
        <w:t>L1</w:t>
      </w:r>
      <w:r w:rsidR="009B3C8F" w:rsidRPr="001234A5">
        <w:rPr>
          <w:rFonts w:hint="eastAsia"/>
          <w:lang w:eastAsia="ja-JP"/>
        </w:rPr>
        <w:t>)</w:t>
      </w:r>
      <w:r w:rsidR="009B3C8F" w:rsidRPr="001234A5">
        <w:rPr>
          <w:rFonts w:hint="eastAsia"/>
          <w:vertAlign w:val="subscript"/>
          <w:lang w:eastAsia="ja-JP"/>
        </w:rPr>
        <w:t>2</w:t>
      </w:r>
      <w:r w:rsidR="009B3C8F" w:rsidRPr="001234A5">
        <w:rPr>
          <w:vertAlign w:val="superscript"/>
          <w:lang w:eastAsia="ja-JP"/>
        </w:rPr>
        <w:t>2+</w:t>
      </w:r>
      <w:r w:rsidR="009B3C8F" w:rsidRPr="001234A5">
        <w:rPr>
          <w:lang w:eastAsia="ja-JP"/>
        </w:rPr>
        <w:t xml:space="preserve"> was a minor impurity.</w:t>
      </w:r>
      <w:r w:rsidR="009B3C8F" w:rsidRPr="001234A5">
        <w:t xml:space="preserve"> The crude product was purified </w:t>
      </w:r>
      <w:r w:rsidR="009B3C8F" w:rsidRPr="001234A5">
        <w:rPr>
          <w:lang w:eastAsia="ja-JP"/>
        </w:rPr>
        <w:t>with</w:t>
      </w:r>
      <w:r w:rsidR="009B3C8F" w:rsidRPr="001234A5">
        <w:rPr>
          <w:rFonts w:hint="eastAsia"/>
          <w:lang w:eastAsia="ja-JP"/>
        </w:rPr>
        <w:t xml:space="preserve"> </w:t>
      </w:r>
      <w:r w:rsidR="009B3C8F" w:rsidRPr="001234A5">
        <w:rPr>
          <w:lang w:eastAsia="ja-JP"/>
        </w:rPr>
        <w:t>size-exclusion chromatography</w:t>
      </w:r>
      <w:r w:rsidR="009B3C8F" w:rsidRPr="001234A5">
        <w:t xml:space="preserve"> using methanol as an eluent. Coordinating </w:t>
      </w:r>
      <w:r w:rsidR="009B3C8F" w:rsidRPr="001234A5">
        <w:rPr>
          <w:lang w:eastAsia="ja-JP"/>
        </w:rPr>
        <w:t>solvents</w:t>
      </w:r>
      <w:r w:rsidR="009B3C8F" w:rsidRPr="001234A5">
        <w:t>, such as water and acetonitrile</w:t>
      </w:r>
      <w:r w:rsidR="009B3C8F" w:rsidRPr="001234A5">
        <w:rPr>
          <w:lang w:eastAsia="ja-JP"/>
        </w:rPr>
        <w:t>,</w:t>
      </w:r>
      <w:r w:rsidR="009B3C8F" w:rsidRPr="001234A5">
        <w:t xml:space="preserve"> should not be used. </w:t>
      </w:r>
      <w:r w:rsidR="009B3C8F" w:rsidRPr="001234A5">
        <w:rPr>
          <w:lang w:eastAsia="ja-JP"/>
        </w:rPr>
        <w:t>S</w:t>
      </w:r>
      <w:r w:rsidR="009B3C8F" w:rsidRPr="001234A5">
        <w:rPr>
          <w:rFonts w:hint="eastAsia"/>
          <w:lang w:eastAsia="ja-JP"/>
        </w:rPr>
        <w:t>low</w:t>
      </w:r>
      <w:r w:rsidR="009B3C8F" w:rsidRPr="001234A5">
        <w:t xml:space="preserve"> </w:t>
      </w:r>
      <w:r w:rsidR="00663BA9" w:rsidRPr="001234A5">
        <w:t>dropping</w:t>
      </w:r>
      <w:r w:rsidR="009B3C8F" w:rsidRPr="001234A5">
        <w:t xml:space="preserve"> </w:t>
      </w:r>
      <w:r w:rsidR="009B3C8F" w:rsidRPr="001234A5">
        <w:rPr>
          <w:lang w:eastAsia="ja-JP"/>
        </w:rPr>
        <w:t>of the eluent</w:t>
      </w:r>
      <w:r w:rsidR="009B3C8F" w:rsidRPr="001234A5">
        <w:rPr>
          <w:rFonts w:hint="eastAsia"/>
          <w:lang w:eastAsia="ja-JP"/>
        </w:rPr>
        <w:t xml:space="preserve"> </w:t>
      </w:r>
      <w:r w:rsidR="009B3C8F" w:rsidRPr="001234A5">
        <w:t>(3</w:t>
      </w:r>
      <w:r w:rsidR="009B3C8F" w:rsidRPr="001234A5">
        <w:rPr>
          <w:rFonts w:hint="eastAsia"/>
          <w:lang w:eastAsia="ja-JP"/>
        </w:rPr>
        <w:t>–</w:t>
      </w:r>
      <w:r w:rsidR="009B3C8F" w:rsidRPr="001234A5">
        <w:t xml:space="preserve">4 drops per minute) </w:t>
      </w:r>
      <w:r w:rsidR="009B3C8F" w:rsidRPr="001234A5">
        <w:rPr>
          <w:lang w:eastAsia="ja-JP"/>
        </w:rPr>
        <w:t>is</w:t>
      </w:r>
      <w:r w:rsidR="009B3C8F" w:rsidRPr="001234A5">
        <w:rPr>
          <w:rFonts w:hint="eastAsia"/>
          <w:lang w:eastAsia="ja-JP"/>
        </w:rPr>
        <w:t xml:space="preserve"> </w:t>
      </w:r>
      <w:r w:rsidR="009B3C8F" w:rsidRPr="001234A5">
        <w:rPr>
          <w:lang w:eastAsia="ja-JP"/>
        </w:rPr>
        <w:t>required to separate the product from impurities</w:t>
      </w:r>
      <w:r w:rsidR="009B3C8F" w:rsidRPr="001234A5">
        <w:rPr>
          <w:rFonts w:hint="eastAsia"/>
          <w:lang w:eastAsia="ja-JP"/>
        </w:rPr>
        <w:t>.</w:t>
      </w:r>
      <w:r w:rsidR="009B3C8F" w:rsidRPr="001234A5">
        <w:rPr>
          <w:lang w:eastAsia="ja-JP"/>
        </w:rPr>
        <w:t xml:space="preserve"> The product purification can be performed under room light because </w:t>
      </w:r>
      <w:r w:rsidR="009B3C8F" w:rsidRPr="001234A5">
        <w:rPr>
          <w:i/>
          <w:lang w:eastAsia="ja-JP"/>
        </w:rPr>
        <w:t>proximal</w:t>
      </w:r>
      <w:r w:rsidR="009B3C8F" w:rsidRPr="001234A5">
        <w:rPr>
          <w:lang w:eastAsia="ja-JP"/>
        </w:rPr>
        <w:t>-[Ru(</w:t>
      </w:r>
      <w:r w:rsidR="009B3C8F" w:rsidRPr="001234A5">
        <w:rPr>
          <w:b/>
          <w:lang w:eastAsia="ja-JP"/>
        </w:rPr>
        <w:t>L1</w:t>
      </w:r>
      <w:r w:rsidR="009B3C8F" w:rsidRPr="001234A5">
        <w:rPr>
          <w:lang w:eastAsia="ja-JP"/>
        </w:rPr>
        <w:t>)(</w:t>
      </w:r>
      <w:r w:rsidR="009B3C8F" w:rsidRPr="001234A5">
        <w:rPr>
          <w:b/>
          <w:lang w:eastAsia="ja-JP"/>
        </w:rPr>
        <w:t>L2</w:t>
      </w:r>
      <w:r w:rsidR="009B3C8F" w:rsidRPr="001234A5">
        <w:rPr>
          <w:lang w:eastAsia="ja-JP"/>
        </w:rPr>
        <w:t>)Cl]</w:t>
      </w:r>
      <w:r w:rsidR="009B3C8F" w:rsidRPr="001234A5">
        <w:rPr>
          <w:vertAlign w:val="superscript"/>
          <w:lang w:eastAsia="ja-JP"/>
        </w:rPr>
        <w:t>+</w:t>
      </w:r>
      <w:r w:rsidR="009B3C8F" w:rsidRPr="001234A5">
        <w:rPr>
          <w:rFonts w:hint="eastAsia"/>
          <w:lang w:eastAsia="ja-JP"/>
        </w:rPr>
        <w:t xml:space="preserve"> </w:t>
      </w:r>
      <w:r w:rsidR="009B3C8F" w:rsidRPr="001234A5">
        <w:rPr>
          <w:lang w:eastAsia="ja-JP"/>
        </w:rPr>
        <w:t>does not photoisomerize in methanol.</w:t>
      </w:r>
      <w:r w:rsidR="009B3C8F" w:rsidRPr="001234A5">
        <w:t xml:space="preserve"> The aqu</w:t>
      </w:r>
      <w:r w:rsidR="00663BA9" w:rsidRPr="001234A5">
        <w:t>ation</w:t>
      </w:r>
      <w:r w:rsidR="009B3C8F" w:rsidRPr="001234A5">
        <w:t xml:space="preserve"> </w:t>
      </w:r>
      <w:r w:rsidR="009B3C8F" w:rsidRPr="001234A5">
        <w:rPr>
          <w:lang w:eastAsia="ja-JP"/>
        </w:rPr>
        <w:t>of</w:t>
      </w:r>
      <w:r w:rsidR="009B3C8F" w:rsidRPr="001234A5">
        <w:t xml:space="preserve"> </w:t>
      </w:r>
      <w:r w:rsidR="009B3C8F" w:rsidRPr="001234A5">
        <w:rPr>
          <w:i/>
        </w:rPr>
        <w:t>proximal</w:t>
      </w:r>
      <w:r w:rsidR="009B3C8F" w:rsidRPr="001234A5">
        <w:t>-[Ru(</w:t>
      </w:r>
      <w:r w:rsidR="009B3C8F" w:rsidRPr="001234A5">
        <w:rPr>
          <w:b/>
        </w:rPr>
        <w:t>L1</w:t>
      </w:r>
      <w:r w:rsidR="009B3C8F" w:rsidRPr="001234A5">
        <w:t>)(</w:t>
      </w:r>
      <w:r w:rsidR="009B3C8F" w:rsidRPr="001234A5">
        <w:rPr>
          <w:b/>
        </w:rPr>
        <w:t>L2</w:t>
      </w:r>
      <w:r w:rsidR="009B3C8F" w:rsidRPr="001234A5">
        <w:t>)Cl]</w:t>
      </w:r>
      <w:r w:rsidR="009B3C8F" w:rsidRPr="001234A5">
        <w:rPr>
          <w:vertAlign w:val="superscript"/>
        </w:rPr>
        <w:t>+</w:t>
      </w:r>
      <w:r w:rsidR="009B3C8F" w:rsidRPr="001234A5">
        <w:t xml:space="preserve"> to </w:t>
      </w:r>
      <w:r w:rsidR="009B3C8F" w:rsidRPr="001234A5">
        <w:rPr>
          <w:i/>
        </w:rPr>
        <w:t>proximal</w:t>
      </w:r>
      <w:r w:rsidR="009B3C8F" w:rsidRPr="00A01C8B">
        <w:t>-[Ru(</w:t>
      </w:r>
      <w:r w:rsidR="009B3C8F" w:rsidRPr="00A01C8B">
        <w:rPr>
          <w:b/>
        </w:rPr>
        <w:t>L1</w:t>
      </w:r>
      <w:r w:rsidR="009B3C8F" w:rsidRPr="00A01C8B">
        <w:t>)(</w:t>
      </w:r>
      <w:r w:rsidR="009B3C8F" w:rsidRPr="00A01C8B">
        <w:rPr>
          <w:b/>
        </w:rPr>
        <w:t>L2</w:t>
      </w:r>
      <w:r w:rsidR="009B3C8F" w:rsidRPr="00A01C8B">
        <w:t>)OH</w:t>
      </w:r>
      <w:r w:rsidR="009B3C8F" w:rsidRPr="00A01C8B">
        <w:rPr>
          <w:vertAlign w:val="subscript"/>
        </w:rPr>
        <w:t>2</w:t>
      </w:r>
      <w:r w:rsidR="009B3C8F" w:rsidRPr="001234A5">
        <w:rPr>
          <w:lang w:eastAsia="ja-JP"/>
        </w:rPr>
        <w:t>]</w:t>
      </w:r>
      <w:r w:rsidR="009B3C8F" w:rsidRPr="001234A5">
        <w:rPr>
          <w:vertAlign w:val="superscript"/>
          <w:lang w:eastAsia="ja-JP"/>
        </w:rPr>
        <w:t>2+</w:t>
      </w:r>
      <w:r w:rsidR="009B3C8F" w:rsidRPr="001234A5">
        <w:t xml:space="preserve"> (</w:t>
      </w:r>
      <w:r w:rsidR="009B3C8F" w:rsidRPr="001234A5">
        <w:rPr>
          <w:i/>
        </w:rPr>
        <w:t>proximal</w:t>
      </w:r>
      <w:r w:rsidR="009B3C8F" w:rsidRPr="001234A5">
        <w:t>-</w:t>
      </w:r>
      <w:r w:rsidR="009B3C8F" w:rsidRPr="001234A5">
        <w:rPr>
          <w:b/>
        </w:rPr>
        <w:t>2</w:t>
      </w:r>
      <w:r w:rsidR="009B3C8F" w:rsidRPr="001234A5">
        <w:t xml:space="preserve">) should be </w:t>
      </w:r>
      <w:r w:rsidR="009B3C8F" w:rsidRPr="001234A5">
        <w:rPr>
          <w:lang w:eastAsia="ja-JP"/>
        </w:rPr>
        <w:t>performed</w:t>
      </w:r>
      <w:r w:rsidR="009B3C8F" w:rsidRPr="001234A5">
        <w:t xml:space="preserve"> in the dark to prevent photoisomerization of the product. </w:t>
      </w:r>
    </w:p>
    <w:p w14:paraId="07DC9378" w14:textId="77777777" w:rsidR="009B3C8F" w:rsidRPr="001234A5" w:rsidRDefault="009B3C8F" w:rsidP="009B3C8F"/>
    <w:p w14:paraId="34122475" w14:textId="65F1D79B" w:rsidR="009B3C8F" w:rsidRPr="001234A5" w:rsidRDefault="009B3C8F" w:rsidP="00FC63E8">
      <w:r w:rsidRPr="001234A5">
        <w:rPr>
          <w:lang w:eastAsia="ja-JP"/>
        </w:rPr>
        <w:t>Giant</w:t>
      </w:r>
      <w:r w:rsidRPr="001234A5">
        <w:t xml:space="preserve"> vesicles were prepared by simple hydration of lipid films containing </w:t>
      </w:r>
      <w:r w:rsidRPr="001234A5">
        <w:rPr>
          <w:lang w:eastAsia="ja-JP"/>
        </w:rPr>
        <w:t xml:space="preserve">the </w:t>
      </w:r>
      <w:r w:rsidRPr="001234A5">
        <w:t xml:space="preserve">phospholipids and </w:t>
      </w:r>
      <w:r w:rsidRPr="001234A5">
        <w:rPr>
          <w:i/>
          <w:lang w:eastAsia="ja-JP"/>
        </w:rPr>
        <w:t>proximal</w:t>
      </w:r>
      <w:r w:rsidRPr="001234A5">
        <w:rPr>
          <w:lang w:eastAsia="ja-JP"/>
        </w:rPr>
        <w:t>-</w:t>
      </w:r>
      <w:r w:rsidRPr="001234A5">
        <w:rPr>
          <w:b/>
          <w:lang w:eastAsia="ja-JP"/>
        </w:rPr>
        <w:t>2</w:t>
      </w:r>
      <w:r w:rsidRPr="001234A5">
        <w:rPr>
          <w:rFonts w:hint="eastAsia"/>
          <w:lang w:eastAsia="ja-JP"/>
        </w:rPr>
        <w:t>.</w:t>
      </w:r>
      <w:r w:rsidRPr="001234A5">
        <w:t xml:space="preserve"> The </w:t>
      </w:r>
      <w:r w:rsidRPr="001234A5">
        <w:rPr>
          <w:lang w:eastAsia="ja-JP"/>
        </w:rPr>
        <w:t xml:space="preserve">DOPC </w:t>
      </w:r>
      <w:r w:rsidRPr="001234A5">
        <w:t xml:space="preserve">and </w:t>
      </w:r>
      <w:r w:rsidRPr="001234A5">
        <w:rPr>
          <w:i/>
          <w:lang w:eastAsia="ja-JP"/>
        </w:rPr>
        <w:t>proximal</w:t>
      </w:r>
      <w:r w:rsidRPr="001234A5">
        <w:rPr>
          <w:lang w:eastAsia="ja-JP"/>
        </w:rPr>
        <w:t>-</w:t>
      </w:r>
      <w:r w:rsidRPr="001234A5">
        <w:rPr>
          <w:b/>
          <w:lang w:eastAsia="ja-JP"/>
        </w:rPr>
        <w:t>2</w:t>
      </w:r>
      <w:r w:rsidRPr="001234A5">
        <w:t xml:space="preserve"> vesicles </w:t>
      </w:r>
      <w:r w:rsidRPr="001234A5">
        <w:rPr>
          <w:lang w:eastAsia="ja-JP"/>
        </w:rPr>
        <w:t xml:space="preserve">were </w:t>
      </w:r>
      <w:r w:rsidRPr="001234A5">
        <w:t xml:space="preserve">spherical and multilamellar, while those obtained from DPPC </w:t>
      </w:r>
      <w:r w:rsidRPr="001234A5">
        <w:rPr>
          <w:lang w:eastAsia="ja-JP"/>
        </w:rPr>
        <w:t xml:space="preserve">and </w:t>
      </w:r>
      <w:r w:rsidRPr="001234A5">
        <w:rPr>
          <w:i/>
          <w:lang w:eastAsia="ja-JP"/>
        </w:rPr>
        <w:t>proximal</w:t>
      </w:r>
      <w:r w:rsidRPr="001234A5">
        <w:rPr>
          <w:lang w:eastAsia="ja-JP"/>
        </w:rPr>
        <w:t>-</w:t>
      </w:r>
      <w:r w:rsidRPr="001234A5">
        <w:rPr>
          <w:b/>
          <w:lang w:eastAsia="ja-JP"/>
        </w:rPr>
        <w:t xml:space="preserve">2 </w:t>
      </w:r>
      <w:r w:rsidRPr="001234A5">
        <w:rPr>
          <w:lang w:eastAsia="ja-JP"/>
        </w:rPr>
        <w:t>were</w:t>
      </w:r>
      <w:r w:rsidRPr="001234A5">
        <w:t xml:space="preserve"> slightly distorted</w:t>
      </w:r>
      <w:r w:rsidR="003175F7">
        <w:t xml:space="preserve"> as depicted in Figure 2</w:t>
      </w:r>
      <w:r w:rsidRPr="001234A5">
        <w:rPr>
          <w:rFonts w:hint="eastAsia"/>
          <w:lang w:eastAsia="ja-JP"/>
        </w:rPr>
        <w:t>.</w:t>
      </w:r>
      <w:r w:rsidRPr="001234A5">
        <w:rPr>
          <w:lang w:eastAsia="ja-JP"/>
        </w:rPr>
        <w:t xml:space="preserve"> More giant</w:t>
      </w:r>
      <w:r w:rsidRPr="001234A5">
        <w:t xml:space="preserve"> vesicles</w:t>
      </w:r>
      <w:r w:rsidRPr="001234A5">
        <w:rPr>
          <w:lang w:eastAsia="ja-JP"/>
        </w:rPr>
        <w:t xml:space="preserve"> were formed </w:t>
      </w:r>
      <w:r w:rsidR="006C42A9" w:rsidRPr="001234A5">
        <w:rPr>
          <w:rFonts w:hint="eastAsia"/>
          <w:lang w:eastAsia="ja-JP"/>
        </w:rPr>
        <w:t xml:space="preserve">from </w:t>
      </w:r>
      <w:r w:rsidRPr="001234A5">
        <w:rPr>
          <w:i/>
        </w:rPr>
        <w:t>proximal</w:t>
      </w:r>
      <w:r w:rsidRPr="001234A5">
        <w:t>-</w:t>
      </w:r>
      <w:r w:rsidRPr="001234A5">
        <w:rPr>
          <w:b/>
        </w:rPr>
        <w:t>2</w:t>
      </w:r>
      <w:r w:rsidRPr="001234A5">
        <w:rPr>
          <w:lang w:eastAsia="ja-JP"/>
        </w:rPr>
        <w:t>/DOPC</w:t>
      </w:r>
      <w:r w:rsidRPr="001234A5">
        <w:t xml:space="preserve"> than </w:t>
      </w:r>
      <w:r w:rsidR="006C42A9" w:rsidRPr="001234A5">
        <w:t>from</w:t>
      </w:r>
      <w:r w:rsidRPr="001234A5">
        <w:t xml:space="preserve"> </w:t>
      </w:r>
      <w:r w:rsidRPr="001234A5">
        <w:rPr>
          <w:i/>
        </w:rPr>
        <w:t>proximal</w:t>
      </w:r>
      <w:r w:rsidRPr="001234A5">
        <w:t>-</w:t>
      </w:r>
      <w:r w:rsidRPr="001234A5">
        <w:rPr>
          <w:b/>
        </w:rPr>
        <w:t>2</w:t>
      </w:r>
      <w:r w:rsidRPr="001234A5">
        <w:rPr>
          <w:lang w:eastAsia="ja-JP"/>
        </w:rPr>
        <w:t>/DPPC,</w:t>
      </w:r>
      <w:r w:rsidRPr="00A01C8B">
        <w:t xml:space="preserve"> as depicted in Figure </w:t>
      </w:r>
      <w:r w:rsidRPr="001234A5">
        <w:t>3. The hydration temperature of the films should be more than 50</w:t>
      </w:r>
      <w:r w:rsidRPr="001234A5">
        <w:rPr>
          <w:lang w:eastAsia="ja-JP"/>
        </w:rPr>
        <w:t xml:space="preserve"> </w:t>
      </w:r>
      <w:r w:rsidRPr="001234A5">
        <w:t>°C</w:t>
      </w:r>
      <w:r w:rsidRPr="001234A5">
        <w:rPr>
          <w:lang w:eastAsia="ja-JP"/>
        </w:rPr>
        <w:t xml:space="preserve">; </w:t>
      </w:r>
      <w:r w:rsidRPr="001234A5">
        <w:rPr>
          <w:rFonts w:hint="eastAsia"/>
          <w:lang w:eastAsia="ja-JP"/>
        </w:rPr>
        <w:t xml:space="preserve">giant vesicles were </w:t>
      </w:r>
      <w:r w:rsidRPr="001234A5">
        <w:rPr>
          <w:lang w:eastAsia="ja-JP"/>
        </w:rPr>
        <w:t>not formed after</w:t>
      </w:r>
      <w:r w:rsidRPr="001234A5">
        <w:t xml:space="preserve"> room</w:t>
      </w:r>
      <w:r w:rsidRPr="001234A5">
        <w:rPr>
          <w:rFonts w:hint="eastAsia"/>
          <w:lang w:eastAsia="ja-JP"/>
        </w:rPr>
        <w:t>-</w:t>
      </w:r>
      <w:r w:rsidRPr="001234A5">
        <w:t xml:space="preserve">temperature </w:t>
      </w:r>
      <w:r w:rsidRPr="001234A5">
        <w:rPr>
          <w:rFonts w:hint="eastAsia"/>
          <w:lang w:eastAsia="ja-JP"/>
        </w:rPr>
        <w:t>hydration.</w:t>
      </w:r>
      <w:r w:rsidRPr="001234A5">
        <w:t xml:space="preserve"> The hydration time </w:t>
      </w:r>
      <w:r w:rsidRPr="001234A5">
        <w:rPr>
          <w:lang w:eastAsia="ja-JP"/>
        </w:rPr>
        <w:t>was varied over</w:t>
      </w:r>
      <w:r w:rsidRPr="001234A5">
        <w:t xml:space="preserve"> 5</w:t>
      </w:r>
      <w:r w:rsidRPr="001234A5">
        <w:rPr>
          <w:lang w:eastAsia="ja-JP"/>
        </w:rPr>
        <w:t>–</w:t>
      </w:r>
      <w:r w:rsidRPr="001234A5">
        <w:t xml:space="preserve">24 hours </w:t>
      </w:r>
      <w:r w:rsidRPr="001234A5">
        <w:rPr>
          <w:lang w:eastAsia="ja-JP"/>
        </w:rPr>
        <w:t>with</w:t>
      </w:r>
      <w:r w:rsidRPr="001234A5">
        <w:rPr>
          <w:rFonts w:hint="eastAsia"/>
          <w:lang w:eastAsia="ja-JP"/>
        </w:rPr>
        <w:t xml:space="preserve"> </w:t>
      </w:r>
      <w:r w:rsidRPr="001234A5">
        <w:t xml:space="preserve">no significant differences in </w:t>
      </w:r>
      <w:r w:rsidRPr="001234A5">
        <w:rPr>
          <w:rFonts w:hint="eastAsia"/>
          <w:lang w:eastAsia="ja-JP"/>
        </w:rPr>
        <w:t>vesicle</w:t>
      </w:r>
      <w:r w:rsidRPr="001234A5">
        <w:rPr>
          <w:lang w:eastAsia="ja-JP"/>
        </w:rPr>
        <w:t xml:space="preserve"> </w:t>
      </w:r>
      <w:r w:rsidRPr="001234A5">
        <w:t>morphologies</w:t>
      </w:r>
      <w:r w:rsidRPr="001234A5">
        <w:rPr>
          <w:rFonts w:hint="eastAsia"/>
          <w:lang w:eastAsia="ja-JP"/>
        </w:rPr>
        <w:t>.</w:t>
      </w:r>
      <w:r w:rsidRPr="001234A5">
        <w:t xml:space="preserve"> After </w:t>
      </w:r>
      <w:r w:rsidRPr="001234A5">
        <w:rPr>
          <w:lang w:eastAsia="ja-JP"/>
        </w:rPr>
        <w:t xml:space="preserve">film hydration, the </w:t>
      </w:r>
      <w:r w:rsidRPr="001234A5">
        <w:t xml:space="preserve">vesicle-containing samples were </w:t>
      </w:r>
      <w:r w:rsidRPr="001234A5">
        <w:rPr>
          <w:lang w:eastAsia="ja-JP"/>
        </w:rPr>
        <w:t>stored</w:t>
      </w:r>
      <w:r w:rsidRPr="001234A5">
        <w:t xml:space="preserve"> in the dark at 4 °C and used within a week. The </w:t>
      </w:r>
      <w:r w:rsidRPr="001234A5">
        <w:rPr>
          <w:rFonts w:hint="eastAsia"/>
          <w:lang w:eastAsia="ja-JP"/>
        </w:rPr>
        <w:t>vesicle</w:t>
      </w:r>
      <w:r w:rsidRPr="001234A5">
        <w:rPr>
          <w:lang w:eastAsia="ja-JP"/>
        </w:rPr>
        <w:t>s</w:t>
      </w:r>
      <w:r w:rsidRPr="001234A5">
        <w:t xml:space="preserve"> can be prepared in the presence of ionic </w:t>
      </w:r>
      <w:r w:rsidRPr="001234A5">
        <w:rPr>
          <w:lang w:eastAsia="ja-JP"/>
        </w:rPr>
        <w:t>compounds</w:t>
      </w:r>
      <w:r w:rsidRPr="001234A5">
        <w:t xml:space="preserve"> such as Na</w:t>
      </w:r>
      <w:r w:rsidRPr="001234A5">
        <w:rPr>
          <w:vertAlign w:val="subscript"/>
        </w:rPr>
        <w:t>2</w:t>
      </w:r>
      <w:r w:rsidRPr="001234A5">
        <w:t>SO</w:t>
      </w:r>
      <w:r w:rsidRPr="001234A5">
        <w:rPr>
          <w:vertAlign w:val="subscript"/>
        </w:rPr>
        <w:t>4</w:t>
      </w:r>
      <w:r w:rsidRPr="001234A5">
        <w:t xml:space="preserve"> and NaOH</w:t>
      </w:r>
      <w:r w:rsidRPr="001234A5">
        <w:rPr>
          <w:lang w:eastAsia="ja-JP"/>
        </w:rPr>
        <w:t>,</w:t>
      </w:r>
      <w:r w:rsidRPr="001234A5">
        <w:t xml:space="preserve"> as depicted in Table 1.</w:t>
      </w:r>
      <w:r w:rsidR="00B408EA" w:rsidRPr="00B408EA">
        <w:t xml:space="preserve"> </w:t>
      </w:r>
      <w:r w:rsidR="00A51FAB">
        <w:t>As shown in Figures 4C and 4D, the morphological changes</w:t>
      </w:r>
      <w:r w:rsidR="00B408EA">
        <w:t xml:space="preserve"> were highly suppressed in the presence of NaOH (Figure 4C and 4D). The results arise from the formation of ruthenium-hydroxo complex (Ru-OH), which has been reported as inactive for photoisomerization.</w:t>
      </w:r>
      <w:r w:rsidR="00B408EA">
        <w:rPr>
          <w:lang w:eastAsia="ja-JP"/>
        </w:rPr>
        <w:fldChar w:fldCharType="begin"/>
      </w:r>
      <w:r w:rsidR="00B408EA">
        <w:rPr>
          <w:lang w:eastAsia="ja-JP"/>
        </w:rPr>
        <w:instrText xml:space="preserve"> ADDIN EN.CITE &lt;EndNote&gt;&lt;Cite&gt;&lt;Author&gt;Hirahara&lt;/Author&gt;&lt;Year&gt;2015&lt;/Year&gt;&lt;RecNum&gt;915&lt;/RecNum&gt;&lt;DisplayText&gt;&lt;style face="superscript"&gt;28&lt;/style&gt;&lt;/DisplayText&gt;&lt;record&gt;&lt;rec-number&gt;915&lt;/rec-number&gt;&lt;foreign-keys&gt;&lt;key app="EN" db-id="xzrxrt9xip02dse0wscxaxpr99xdw2tdvtp0" timestamp="1423535542"&gt;915&lt;/key&gt;&lt;/foreign-keys&gt;&lt;ref-type name="Journal Article"&gt;17&lt;/ref-type&gt;&lt;contributors&gt;&lt;authors&gt;&lt;author&gt;Hirahara, Masanari&lt;/author&gt;&lt;author&gt;Tomoya, Hakamata&lt;/author&gt;&lt;author&gt;League, Aaron B.&lt;/author&gt;&lt;author&gt;Ertem, Mehmed Z.&lt;/author&gt;&lt;author&gt;Takahashi, Kosuke&lt;/author&gt;&lt;author&gt;Nagai, Sho&lt;/author&gt;&lt;author&gt;Inaba, Keisuke&lt;/author&gt;&lt;author&gt;Yamazaki, Hirosato&lt;/author&gt;&lt;author&gt;Saito, Kenji&lt;/author&gt;&lt;author&gt;Yui, Tatsuto&lt;/author&gt;&lt;author&gt;Cramer, Christopher J.&lt;/author&gt;&lt;author&gt;Yagi, Masayuki&lt;/author&gt;&lt;/authors&gt;&lt;/contributors&gt;&lt;titles&gt;&lt;title&gt;Mechanisms and factors controlling photoisomerization equilibrium, ligand exchange and water oxidation catalysis of mononuclear ruthenium(II) complexes &lt;/title&gt;&lt;secondary-title&gt;European Journal of Inorganic Chemistry&lt;/secondary-title&gt;&lt;/titles&gt;&lt;periodical&gt;&lt;full-title&gt;European Journal of Inorganic Chemistry&lt;/full-title&gt;&lt;abbr-1&gt;Eur. J. Inorg. Chem.&lt;/abbr-1&gt;&lt;/periodical&gt;&lt;pages&gt;3892-3903&lt;/pages&gt;&lt;volume&gt;2015&lt;/volume&gt;&lt;dates&gt;&lt;year&gt;2015&lt;/year&gt;&lt;/dates&gt;&lt;urls&gt;&lt;/urls&gt;&lt;electronic-resource-num&gt;10.1002/ejic.201500642&lt;/electronic-resource-num&gt;&lt;/record&gt;&lt;/Cite&gt;&lt;/EndNote&gt;</w:instrText>
      </w:r>
      <w:r w:rsidR="00B408EA">
        <w:rPr>
          <w:lang w:eastAsia="ja-JP"/>
        </w:rPr>
        <w:fldChar w:fldCharType="separate"/>
      </w:r>
      <w:r w:rsidR="00B408EA" w:rsidRPr="004D02D4">
        <w:rPr>
          <w:noProof/>
          <w:vertAlign w:val="superscript"/>
          <w:lang w:eastAsia="ja-JP"/>
        </w:rPr>
        <w:t>28</w:t>
      </w:r>
      <w:r w:rsidR="00B408EA">
        <w:rPr>
          <w:lang w:eastAsia="ja-JP"/>
        </w:rPr>
        <w:fldChar w:fldCharType="end"/>
      </w:r>
    </w:p>
    <w:p w14:paraId="370D6962" w14:textId="1D6ECECA" w:rsidR="009B3C8F" w:rsidRDefault="009B3C8F" w:rsidP="009B3C8F">
      <w:pPr>
        <w:rPr>
          <w:lang w:eastAsia="ja-JP"/>
        </w:rPr>
      </w:pPr>
    </w:p>
    <w:p w14:paraId="3EFFDCA5" w14:textId="16A3783C" w:rsidR="00BD1653" w:rsidRDefault="00E1401B" w:rsidP="009B3C8F">
      <w:pPr>
        <w:rPr>
          <w:lang w:eastAsia="ja-JP"/>
        </w:rPr>
      </w:pPr>
      <w:r>
        <w:rPr>
          <w:lang w:eastAsia="ja-JP"/>
        </w:rPr>
        <w:lastRenderedPageBreak/>
        <w:t xml:space="preserve">We previously reported that the mixture of </w:t>
      </w:r>
      <w:r>
        <w:rPr>
          <w:i/>
          <w:lang w:eastAsia="ja-JP"/>
        </w:rPr>
        <w:t>proximal-</w:t>
      </w:r>
      <w:r>
        <w:rPr>
          <w:lang w:eastAsia="ja-JP"/>
        </w:rPr>
        <w:t xml:space="preserve"> and </w:t>
      </w:r>
      <w:r>
        <w:rPr>
          <w:i/>
          <w:lang w:eastAsia="ja-JP"/>
        </w:rPr>
        <w:t>distal-</w:t>
      </w:r>
      <w:r>
        <w:rPr>
          <w:b/>
          <w:lang w:eastAsia="ja-JP"/>
        </w:rPr>
        <w:t xml:space="preserve">2 </w:t>
      </w:r>
      <w:r>
        <w:rPr>
          <w:lang w:eastAsia="ja-JP"/>
        </w:rPr>
        <w:t xml:space="preserve">in the photostationary state </w:t>
      </w:r>
      <w:r w:rsidR="002D0BA8">
        <w:rPr>
          <w:lang w:eastAsia="ja-JP"/>
        </w:rPr>
        <w:t>displayed thermal back isomerization to the</w:t>
      </w:r>
      <w:r w:rsidR="00B644A2">
        <w:rPr>
          <w:lang w:eastAsia="ja-JP"/>
        </w:rPr>
        <w:t xml:space="preserve"> proximal</w:t>
      </w:r>
      <w:r w:rsidR="002D0BA8">
        <w:rPr>
          <w:lang w:eastAsia="ja-JP"/>
        </w:rPr>
        <w:t xml:space="preserve"> isomer in an aqueous solution at 45 </w:t>
      </w:r>
      <w:r w:rsidR="002D0BA8">
        <w:rPr>
          <w:rFonts w:ascii="Arial" w:hAnsi="Arial" w:cs="Arial"/>
          <w:lang w:eastAsia="ja-JP"/>
        </w:rPr>
        <w:t>°</w:t>
      </w:r>
      <w:r w:rsidR="002D0BA8">
        <w:rPr>
          <w:lang w:eastAsia="ja-JP"/>
        </w:rPr>
        <w:t xml:space="preserve">C. In the vesicle dispersions, vesicles were irradiated under the visible light at 25 </w:t>
      </w:r>
      <w:r w:rsidR="002D0BA8">
        <w:rPr>
          <w:rFonts w:ascii="Arial" w:hAnsi="Arial" w:cs="Arial"/>
          <w:lang w:eastAsia="ja-JP"/>
        </w:rPr>
        <w:t>°</w:t>
      </w:r>
      <w:r w:rsidR="002D0BA8">
        <w:rPr>
          <w:lang w:eastAsia="ja-JP"/>
        </w:rPr>
        <w:t xml:space="preserve">C, and then </w:t>
      </w:r>
      <w:r w:rsidR="003175F7">
        <w:rPr>
          <w:lang w:eastAsia="ja-JP"/>
        </w:rPr>
        <w:t>incubated</w:t>
      </w:r>
      <w:r w:rsidR="002D0BA8">
        <w:rPr>
          <w:lang w:eastAsia="ja-JP"/>
        </w:rPr>
        <w:t xml:space="preserve"> in the dark at 45 </w:t>
      </w:r>
      <w:r w:rsidR="002D0BA8">
        <w:rPr>
          <w:rFonts w:ascii="Arial" w:hAnsi="Arial" w:cs="Arial"/>
          <w:lang w:eastAsia="ja-JP"/>
        </w:rPr>
        <w:t>°</w:t>
      </w:r>
      <w:r w:rsidR="002D0BA8">
        <w:rPr>
          <w:lang w:eastAsia="ja-JP"/>
        </w:rPr>
        <w:t>C as depicted in Figure 5. The vesicles displayed budding from the edge under the light irradiation</w:t>
      </w:r>
      <w:r w:rsidR="00B644A2">
        <w:rPr>
          <w:lang w:eastAsia="ja-JP"/>
        </w:rPr>
        <w:t xml:space="preserve"> due to the photoisomerization to </w:t>
      </w:r>
      <w:r w:rsidR="00B644A2" w:rsidRPr="005D7075">
        <w:rPr>
          <w:i/>
          <w:lang w:eastAsia="ja-JP"/>
        </w:rPr>
        <w:t>distal</w:t>
      </w:r>
      <w:r w:rsidR="00B644A2">
        <w:rPr>
          <w:lang w:eastAsia="ja-JP"/>
        </w:rPr>
        <w:t>-</w:t>
      </w:r>
      <w:r w:rsidR="00B644A2" w:rsidRPr="005D7075">
        <w:rPr>
          <w:b/>
          <w:lang w:eastAsia="ja-JP"/>
        </w:rPr>
        <w:t>2</w:t>
      </w:r>
      <w:r w:rsidR="002D0BA8">
        <w:rPr>
          <w:lang w:eastAsia="ja-JP"/>
        </w:rPr>
        <w:t xml:space="preserve">. The budded vesicles were recovered to the original spherical vesicles after </w:t>
      </w:r>
      <w:r w:rsidR="00EF2260">
        <w:rPr>
          <w:lang w:eastAsia="ja-JP"/>
        </w:rPr>
        <w:t>incubating</w:t>
      </w:r>
      <w:r w:rsidR="002D0BA8">
        <w:rPr>
          <w:lang w:eastAsia="ja-JP"/>
        </w:rPr>
        <w:t xml:space="preserve"> the vesicle </w:t>
      </w:r>
      <w:r w:rsidR="00B71BE5">
        <w:rPr>
          <w:lang w:eastAsia="ja-JP"/>
        </w:rPr>
        <w:t xml:space="preserve">in the dark </w:t>
      </w:r>
      <w:r w:rsidR="002D0BA8">
        <w:rPr>
          <w:lang w:eastAsia="ja-JP"/>
        </w:rPr>
        <w:t xml:space="preserve">at 45 </w:t>
      </w:r>
      <w:r w:rsidR="002D0BA8">
        <w:rPr>
          <w:rFonts w:ascii="Arial" w:hAnsi="Arial" w:cs="Arial"/>
          <w:lang w:eastAsia="ja-JP"/>
        </w:rPr>
        <w:t>°</w:t>
      </w:r>
      <w:r w:rsidR="002D0BA8">
        <w:rPr>
          <w:lang w:eastAsia="ja-JP"/>
        </w:rPr>
        <w:t xml:space="preserve">C for 30 min. The back morphological change may arise from the thermal back isomerization of </w:t>
      </w:r>
      <w:r w:rsidR="00A51FAB" w:rsidRPr="005D7075">
        <w:rPr>
          <w:i/>
          <w:lang w:eastAsia="ja-JP"/>
        </w:rPr>
        <w:t>distal</w:t>
      </w:r>
      <w:r w:rsidR="002D0BA8">
        <w:rPr>
          <w:lang w:eastAsia="ja-JP"/>
        </w:rPr>
        <w:t>-</w:t>
      </w:r>
      <w:r w:rsidR="002D0BA8" w:rsidRPr="005D7075">
        <w:rPr>
          <w:b/>
          <w:lang w:eastAsia="ja-JP"/>
        </w:rPr>
        <w:t>2</w:t>
      </w:r>
      <w:r w:rsidR="002D0BA8">
        <w:rPr>
          <w:lang w:eastAsia="ja-JP"/>
        </w:rPr>
        <w:t xml:space="preserve"> to </w:t>
      </w:r>
      <w:r w:rsidR="00A51FAB">
        <w:rPr>
          <w:i/>
          <w:lang w:eastAsia="ja-JP"/>
        </w:rPr>
        <w:t>proximal</w:t>
      </w:r>
      <w:r w:rsidR="002D0BA8">
        <w:rPr>
          <w:lang w:eastAsia="ja-JP"/>
        </w:rPr>
        <w:t>-</w:t>
      </w:r>
      <w:r w:rsidR="002D0BA8" w:rsidRPr="005D7075">
        <w:rPr>
          <w:b/>
          <w:lang w:eastAsia="ja-JP"/>
        </w:rPr>
        <w:t>2</w:t>
      </w:r>
      <w:r w:rsidR="002D0BA8">
        <w:rPr>
          <w:lang w:eastAsia="ja-JP"/>
        </w:rPr>
        <w:t xml:space="preserve">. </w:t>
      </w:r>
    </w:p>
    <w:p w14:paraId="52279083" w14:textId="77777777" w:rsidR="00D953B5" w:rsidRPr="001234A5" w:rsidRDefault="00D953B5" w:rsidP="009B3C8F">
      <w:pPr>
        <w:rPr>
          <w:lang w:eastAsia="ja-JP"/>
        </w:rPr>
      </w:pPr>
    </w:p>
    <w:p w14:paraId="18909604" w14:textId="57F0D72E" w:rsidR="009B3C8F" w:rsidRPr="001234A5" w:rsidRDefault="009B3C8F" w:rsidP="009B3C8F">
      <w:r w:rsidRPr="001234A5">
        <w:rPr>
          <w:lang w:eastAsia="ja-JP"/>
        </w:rPr>
        <w:t>Fluorescence</w:t>
      </w:r>
      <w:r w:rsidRPr="001234A5">
        <w:t xml:space="preserve"> microscopy </w:t>
      </w:r>
      <w:r w:rsidRPr="001234A5">
        <w:rPr>
          <w:lang w:eastAsia="ja-JP"/>
        </w:rPr>
        <w:t>was used to</w:t>
      </w:r>
      <w:r w:rsidRPr="001234A5">
        <w:rPr>
          <w:rFonts w:hint="eastAsia"/>
          <w:lang w:eastAsia="ja-JP"/>
        </w:rPr>
        <w:t xml:space="preserve"> </w:t>
      </w:r>
      <w:r w:rsidRPr="001234A5">
        <w:rPr>
          <w:lang w:eastAsia="ja-JP"/>
        </w:rPr>
        <w:t>examine</w:t>
      </w:r>
      <w:r w:rsidRPr="001234A5">
        <w:rPr>
          <w:rFonts w:hint="eastAsia"/>
          <w:lang w:eastAsia="ja-JP"/>
        </w:rPr>
        <w:t xml:space="preserve"> </w:t>
      </w:r>
      <w:r w:rsidRPr="001234A5">
        <w:rPr>
          <w:lang w:eastAsia="ja-JP"/>
        </w:rPr>
        <w:t>the fluorescent surfactants</w:t>
      </w:r>
      <w:r w:rsidRPr="001234A5">
        <w:rPr>
          <w:rFonts w:hint="eastAsia"/>
          <w:lang w:eastAsia="ja-JP"/>
        </w:rPr>
        <w:t xml:space="preserve"> </w:t>
      </w:r>
      <w:r w:rsidRPr="001234A5">
        <w:t xml:space="preserve">rhodamine-DOPC and fluorescein-DOPC </w:t>
      </w:r>
      <w:r w:rsidRPr="001234A5">
        <w:rPr>
          <w:lang w:eastAsia="ja-JP"/>
        </w:rPr>
        <w:t>[</w:t>
      </w:r>
      <w:r w:rsidRPr="001234A5">
        <w:t xml:space="preserve">fluorescein-DOPC </w:t>
      </w:r>
      <w:r w:rsidRPr="001234A5">
        <w:rPr>
          <w:lang w:eastAsia="ja-JP"/>
        </w:rPr>
        <w:t>is</w:t>
      </w:r>
      <w:r w:rsidRPr="001234A5">
        <w:t xml:space="preserve"> 1,2-dioleoyl-</w:t>
      </w:r>
      <w:r w:rsidRPr="001234A5">
        <w:rPr>
          <w:i/>
        </w:rPr>
        <w:t>sn</w:t>
      </w:r>
      <w:r w:rsidRPr="001234A5">
        <w:t>-glycero-3-phosphoethanolamine-N-(carboxyfluorescein) ammonium salt</w:t>
      </w:r>
      <w:r w:rsidRPr="001234A5">
        <w:rPr>
          <w:lang w:eastAsia="ja-JP"/>
        </w:rPr>
        <w:t>]</w:t>
      </w:r>
      <w:r w:rsidRPr="001234A5">
        <w:rPr>
          <w:rFonts w:hint="eastAsia"/>
          <w:lang w:eastAsia="ja-JP"/>
        </w:rPr>
        <w:t xml:space="preserve">. </w:t>
      </w:r>
      <w:r w:rsidRPr="001234A5">
        <w:rPr>
          <w:lang w:eastAsia="ja-JP"/>
        </w:rPr>
        <w:t>N</w:t>
      </w:r>
      <w:r w:rsidRPr="001234A5">
        <w:rPr>
          <w:rFonts w:hint="eastAsia"/>
          <w:lang w:eastAsia="ja-JP"/>
        </w:rPr>
        <w:t>o</w:t>
      </w:r>
      <w:r w:rsidR="005D7075">
        <w:t xml:space="preserve"> fluorescence was </w:t>
      </w:r>
      <w:r w:rsidRPr="001234A5">
        <w:t xml:space="preserve">observed for </w:t>
      </w:r>
      <w:r w:rsidRPr="001234A5">
        <w:rPr>
          <w:i/>
        </w:rPr>
        <w:t>proximal</w:t>
      </w:r>
      <w:r w:rsidRPr="001234A5">
        <w:t>-</w:t>
      </w:r>
      <w:r w:rsidRPr="001234A5">
        <w:rPr>
          <w:b/>
        </w:rPr>
        <w:t>2</w:t>
      </w:r>
      <w:r w:rsidRPr="001234A5">
        <w:t xml:space="preserve">/DOPC/fluorescein-DOPC </w:t>
      </w:r>
      <w:r w:rsidRPr="001234A5">
        <w:rPr>
          <w:rFonts w:hint="eastAsia"/>
          <w:lang w:eastAsia="ja-JP"/>
        </w:rPr>
        <w:t xml:space="preserve">vesicles </w:t>
      </w:r>
      <w:r w:rsidRPr="001234A5">
        <w:rPr>
          <w:lang w:eastAsia="ja-JP"/>
        </w:rPr>
        <w:t xml:space="preserve">because of </w:t>
      </w:r>
      <w:r w:rsidRPr="001234A5">
        <w:t xml:space="preserve">the overlapping emission </w:t>
      </w:r>
      <w:r w:rsidRPr="001234A5">
        <w:rPr>
          <w:lang w:eastAsia="ja-JP"/>
        </w:rPr>
        <w:t>band</w:t>
      </w:r>
      <w:r w:rsidRPr="001234A5">
        <w:t xml:space="preserve"> of the fluorescein </w:t>
      </w:r>
      <w:r w:rsidRPr="001234A5">
        <w:rPr>
          <w:lang w:eastAsia="ja-JP"/>
        </w:rPr>
        <w:t xml:space="preserve">dye </w:t>
      </w:r>
      <w:r w:rsidRPr="001234A5">
        <w:rPr>
          <w:rFonts w:hint="eastAsia"/>
          <w:lang w:eastAsia="ja-JP"/>
        </w:rPr>
        <w:t xml:space="preserve">with </w:t>
      </w:r>
      <w:r w:rsidRPr="001234A5">
        <w:rPr>
          <w:lang w:eastAsia="ja-JP"/>
        </w:rPr>
        <w:t>a metal-to-ligand charge-transfer</w:t>
      </w:r>
      <w:r w:rsidRPr="001234A5">
        <w:t xml:space="preserve"> absorption band of </w:t>
      </w:r>
      <w:r w:rsidRPr="001234A5">
        <w:rPr>
          <w:i/>
        </w:rPr>
        <w:t>proximal</w:t>
      </w:r>
      <w:r w:rsidRPr="001234A5">
        <w:t>-</w:t>
      </w:r>
      <w:r w:rsidRPr="001234A5">
        <w:rPr>
          <w:b/>
        </w:rPr>
        <w:t>2</w:t>
      </w:r>
      <w:r w:rsidRPr="001234A5">
        <w:rPr>
          <w:rFonts w:hint="eastAsia"/>
          <w:lang w:eastAsia="ja-JP"/>
        </w:rPr>
        <w:t xml:space="preserve">. </w:t>
      </w:r>
      <w:r w:rsidRPr="001234A5">
        <w:rPr>
          <w:lang w:eastAsia="ja-JP"/>
        </w:rPr>
        <w:t>In contrast</w:t>
      </w:r>
      <w:r w:rsidRPr="001234A5">
        <w:t xml:space="preserve">, rhodamine-DOPC can be used </w:t>
      </w:r>
      <w:r w:rsidRPr="001234A5">
        <w:rPr>
          <w:lang w:eastAsia="ja-JP"/>
        </w:rPr>
        <w:t>in</w:t>
      </w:r>
      <w:r w:rsidRPr="001234A5">
        <w:t xml:space="preserve"> fluorescence experiments </w:t>
      </w:r>
      <w:r w:rsidRPr="001234A5">
        <w:rPr>
          <w:lang w:eastAsia="ja-JP"/>
        </w:rPr>
        <w:t>because of its</w:t>
      </w:r>
      <w:r w:rsidRPr="001234A5">
        <w:t xml:space="preserve"> red emission (575 nm). The percentage of the rhodamine</w:t>
      </w:r>
      <w:r w:rsidRPr="001234A5">
        <w:rPr>
          <w:lang w:eastAsia="ja-JP"/>
        </w:rPr>
        <w:t>-</w:t>
      </w:r>
      <w:r w:rsidRPr="001234A5">
        <w:t xml:space="preserve">DOPC (20 mol </w:t>
      </w:r>
      <w:r w:rsidRPr="001234A5">
        <w:rPr>
          <w:lang w:eastAsia="ja-JP"/>
        </w:rPr>
        <w:t>%</w:t>
      </w:r>
      <w:r w:rsidRPr="001234A5">
        <w:t xml:space="preserve">DOPC) </w:t>
      </w:r>
      <w:r w:rsidRPr="001234A5">
        <w:rPr>
          <w:lang w:eastAsia="ja-JP"/>
        </w:rPr>
        <w:t>was</w:t>
      </w:r>
      <w:r w:rsidRPr="001234A5">
        <w:t xml:space="preserve"> higher than </w:t>
      </w:r>
      <w:r w:rsidRPr="001234A5">
        <w:rPr>
          <w:lang w:eastAsia="ja-JP"/>
        </w:rPr>
        <w:t>previous</w:t>
      </w:r>
      <w:r w:rsidRPr="001234A5">
        <w:t xml:space="preserve"> studies</w:t>
      </w:r>
      <w:r w:rsidRPr="00A01C8B">
        <w:fldChar w:fldCharType="begin"/>
      </w:r>
      <w:r w:rsidRPr="00A01C8B">
        <w:instrText xml:space="preserve"> ADDIN EN.CITE &lt;EndNote&gt;&lt;Cite&gt;&lt;Author&gt;Diguet&lt;/Author&gt;&lt;Year&gt;2012&lt;/Year&gt;&lt;RecNum&gt;926&lt;/RecNum&gt;&lt;DisplayText&gt;&lt;style face="superscript"&gt;6&lt;/style&gt;&lt;/DisplayText&gt;&lt;record&gt;&lt;rec-number&gt;926&lt;/rec-number&gt;&lt;foreign-keys&gt;&lt;key app="EN" db-id="xzrxrt9xip02dse0wscxaxpr99xdw2tdvtp0" timestamp="1432802553"&gt;926&lt;/key&gt;&lt;/foreign-keys&gt;&lt;ref-type name="Journal Article"&gt;17&lt;/ref-type&gt;&lt;contributors&gt;&lt;authors&gt;&lt;author&gt;Diguet, Antoine&lt;/author&gt;&lt;author&gt;Yanagisawa, Miho&lt;/author&gt;&lt;author&gt;Liu, Yan-Jun&lt;/author&gt;&lt;author&gt;Brun, Elodie&lt;/author&gt;&lt;author&gt;Abadie, Sacha&lt;/author&gt;&lt;author&gt;Rudiuk, Sergii&lt;/author&gt;&lt;author&gt;Baigl, Damien&lt;/author&gt;&lt;/authors&gt;&lt;/contributors&gt;&lt;titles&gt;&lt;title&gt;UV-Induced Bursting of Cell-Sized Multicomponent Lipid Vesicles in a Photosensitive Surfactant Solution&lt;/title&gt;&lt;secondary-title&gt;Journal of the American Chemical Society&lt;/secondary-title&gt;&lt;/titles&gt;&lt;periodical&gt;&lt;full-title&gt;Journal of the American Chemical Society&lt;/full-title&gt;&lt;abbr-1&gt;J. Am. Chem. Soc.&lt;/abbr-1&gt;&lt;/periodical&gt;&lt;pages&gt;4898-4904&lt;/pages&gt;&lt;volume&gt;134&lt;/volume&gt;&lt;number&gt;10&lt;/number&gt;&lt;dates&gt;&lt;year&gt;2012&lt;/year&gt;&lt;pub-dates&gt;&lt;date&gt;2012/03/14&lt;/date&gt;&lt;/pub-dates&gt;&lt;/dates&gt;&lt;publisher&gt;American Chemical Society&lt;/publisher&gt;&lt;isbn&gt;0002-7863&lt;/isbn&gt;&lt;urls&gt;&lt;related-urls&gt;&lt;url&gt;http://dx.doi.org/10.1021/ja211664f&lt;/url&gt;&lt;/related-urls&gt;&lt;/urls&gt;&lt;electronic-resource-num&gt;10.1021/ja211664f&lt;/electronic-resource-num&gt;&lt;/record&gt;&lt;/Cite&gt;&lt;/EndNote&gt;</w:instrText>
      </w:r>
      <w:r w:rsidRPr="00A01C8B">
        <w:fldChar w:fldCharType="separate"/>
      </w:r>
      <w:r w:rsidRPr="00A01C8B">
        <w:rPr>
          <w:vertAlign w:val="superscript"/>
        </w:rPr>
        <w:t>6</w:t>
      </w:r>
      <w:r w:rsidRPr="00A01C8B">
        <w:fldChar w:fldCharType="end"/>
      </w:r>
      <w:r w:rsidRPr="00A01C8B">
        <w:t xml:space="preserve"> because the absorption of rhodamine-DOPC </w:t>
      </w:r>
      <w:r w:rsidRPr="001234A5">
        <w:rPr>
          <w:rFonts w:hint="eastAsia"/>
          <w:lang w:eastAsia="ja-JP"/>
        </w:rPr>
        <w:t>overlap</w:t>
      </w:r>
      <w:r w:rsidRPr="001234A5">
        <w:rPr>
          <w:lang w:eastAsia="ja-JP"/>
        </w:rPr>
        <w:t>ped</w:t>
      </w:r>
      <w:r w:rsidRPr="001234A5">
        <w:t xml:space="preserve"> with </w:t>
      </w:r>
      <w:r w:rsidRPr="001234A5">
        <w:rPr>
          <w:lang w:eastAsia="ja-JP"/>
        </w:rPr>
        <w:t>that</w:t>
      </w:r>
      <w:r w:rsidRPr="001234A5">
        <w:t xml:space="preserve"> of </w:t>
      </w:r>
      <w:r w:rsidRPr="001234A5">
        <w:rPr>
          <w:i/>
        </w:rPr>
        <w:t>proximal</w:t>
      </w:r>
      <w:r w:rsidRPr="001234A5">
        <w:t>-</w:t>
      </w:r>
      <w:r w:rsidRPr="001234A5">
        <w:rPr>
          <w:b/>
        </w:rPr>
        <w:t>2</w:t>
      </w:r>
      <w:r w:rsidRPr="001234A5">
        <w:t xml:space="preserve">. </w:t>
      </w:r>
    </w:p>
    <w:p w14:paraId="7DD7E0E1" w14:textId="77777777" w:rsidR="009B3C8F" w:rsidRPr="00A01C8B" w:rsidRDefault="009B3C8F" w:rsidP="009B3C8F"/>
    <w:p w14:paraId="5DDB183D" w14:textId="0388BA7F" w:rsidR="00B80329" w:rsidRDefault="009B3C8F" w:rsidP="009B3C8F">
      <w:r w:rsidRPr="001234A5">
        <w:rPr>
          <w:lang w:eastAsia="ja-JP"/>
        </w:rPr>
        <w:t>Common</w:t>
      </w:r>
      <w:r w:rsidRPr="001234A5">
        <w:t xml:space="preserve"> troubleshooting </w:t>
      </w:r>
      <w:r w:rsidR="00DD2F1D">
        <w:t xml:space="preserve">tips </w:t>
      </w:r>
      <w:r w:rsidRPr="001234A5">
        <w:rPr>
          <w:lang w:eastAsia="ja-JP"/>
        </w:rPr>
        <w:t xml:space="preserve">for the protocols </w:t>
      </w:r>
      <w:r w:rsidRPr="001234A5">
        <w:t>are: (a) clean the amber vials before the preparation</w:t>
      </w:r>
      <w:r w:rsidRPr="001234A5">
        <w:rPr>
          <w:lang w:eastAsia="ja-JP"/>
        </w:rPr>
        <w:t>;</w:t>
      </w:r>
      <w:r w:rsidRPr="001234A5">
        <w:t xml:space="preserve"> (b) </w:t>
      </w:r>
      <w:r w:rsidRPr="001234A5">
        <w:rPr>
          <w:lang w:eastAsia="ja-JP"/>
        </w:rPr>
        <w:t xml:space="preserve">gently evaporate the </w:t>
      </w:r>
      <w:r w:rsidRPr="001234A5">
        <w:t xml:space="preserve">chloroform </w:t>
      </w:r>
      <w:r w:rsidRPr="001234A5">
        <w:rPr>
          <w:lang w:eastAsia="ja-JP"/>
        </w:rPr>
        <w:t>from the</w:t>
      </w:r>
      <w:r w:rsidRPr="001234A5">
        <w:t xml:space="preserve"> lipids and the ruthenium complex under nitrogen gas flow</w:t>
      </w:r>
      <w:r w:rsidRPr="001234A5">
        <w:rPr>
          <w:lang w:eastAsia="ja-JP"/>
        </w:rPr>
        <w:t>; and</w:t>
      </w:r>
      <w:r w:rsidRPr="001234A5">
        <w:t xml:space="preserve"> (c) protect the </w:t>
      </w:r>
      <w:r w:rsidRPr="001234A5">
        <w:rPr>
          <w:lang w:eastAsia="ja-JP"/>
        </w:rPr>
        <w:t>samples</w:t>
      </w:r>
      <w:r w:rsidRPr="001234A5">
        <w:t xml:space="preserve"> from light before the </w:t>
      </w:r>
      <w:r w:rsidRPr="001234A5">
        <w:rPr>
          <w:lang w:eastAsia="ja-JP"/>
        </w:rPr>
        <w:t>measurements</w:t>
      </w:r>
      <w:r w:rsidRPr="001234A5">
        <w:t>.</w:t>
      </w:r>
    </w:p>
    <w:p w14:paraId="2F674C57" w14:textId="2126E8A3" w:rsidR="001B2FE8" w:rsidRDefault="001B2FE8" w:rsidP="009B3C8F"/>
    <w:p w14:paraId="6CB78383" w14:textId="3A51F063" w:rsidR="001B2FE8" w:rsidRPr="001234A5" w:rsidRDefault="004B3A7F" w:rsidP="009B3C8F">
      <w:pPr>
        <w:rPr>
          <w:lang w:eastAsia="ja-JP"/>
        </w:rPr>
      </w:pPr>
      <w:r>
        <w:t>Generally, giant vesicles have been prepared from simple hydration, electroformation, or centrifugation methods.</w:t>
      </w:r>
      <w:r>
        <w:fldChar w:fldCharType="begin"/>
      </w:r>
      <w:r>
        <w:instrText xml:space="preserve"> ADDIN EN.CITE &lt;EndNote&gt;&lt;Cite&gt;&lt;Author&gt;Walde&lt;/Author&gt;&lt;Year&gt;2010&lt;/Year&gt;&lt;RecNum&gt;996&lt;/RecNum&gt;&lt;DisplayText&gt;&lt;style face="superscript"&gt;31&lt;/style&gt;&lt;/DisplayText&gt;&lt;record&gt;&lt;rec-number&gt;996&lt;/rec-number&gt;&lt;foreign-keys&gt;&lt;key app="EN" db-id="xzrxrt9xip02dse0wscxaxpr99xdw2tdvtp0" timestamp="1468504048"&gt;996&lt;/key&gt;&lt;/foreign-keys&gt;&lt;ref-type name="Journal Article"&gt;17&lt;/ref-type&gt;&lt;contributors&gt;&lt;authors&gt;&lt;author&gt;Walde, Peter&lt;/author&gt;&lt;author&gt;Cosentino, Katia&lt;/author&gt;&lt;author&gt;Engel, Helen&lt;/author&gt;&lt;author&gt;Stano, Pasquale&lt;/author&gt;&lt;/authors&gt;&lt;/contributors&gt;&lt;titles&gt;&lt;title&gt;Giant Vesicles: Preparations and Applications&lt;/title&gt;&lt;secondary-title&gt;ChemBioChem&lt;/secondary-title&gt;&lt;/titles&gt;&lt;periodical&gt;&lt;full-title&gt;ChemBioChem&lt;/full-title&gt;&lt;/periodical&gt;&lt;pages&gt;848-865&lt;/pages&gt;&lt;volume&gt;11&lt;/volume&gt;&lt;number&gt;7&lt;/number&gt;&lt;keywords&gt;&lt;keyword&gt;amphiphiles&lt;/keyword&gt;&lt;keyword&gt;lipids&lt;/keyword&gt;&lt;keyword&gt;liposomes&lt;/keyword&gt;&lt;keyword&gt;phospholipids&lt;/keyword&gt;&lt;keyword&gt;vesicles&lt;/keyword&gt;&lt;/keywords&gt;&lt;dates&gt;&lt;year&gt;2010&lt;/year&gt;&lt;/dates&gt;&lt;publisher&gt;WILEY-VCH Verlag&lt;/publisher&gt;&lt;isbn&gt;1439-7633&lt;/isbn&gt;&lt;urls&gt;&lt;related-urls&gt;&lt;url&gt;http://dx.doi.org/10.1002/cbic.201000010&lt;/url&gt;&lt;/related-urls&gt;&lt;/urls&gt;&lt;electronic-resource-num&gt;10.1002/cbic.201000010&lt;/electronic-resource-num&gt;&lt;/record&gt;&lt;/Cite&gt;&lt;/EndNote&gt;</w:instrText>
      </w:r>
      <w:r>
        <w:fldChar w:fldCharType="separate"/>
      </w:r>
      <w:r w:rsidRPr="004D02D4">
        <w:rPr>
          <w:noProof/>
          <w:vertAlign w:val="superscript"/>
        </w:rPr>
        <w:t>31</w:t>
      </w:r>
      <w:r>
        <w:fldChar w:fldCharType="end"/>
      </w:r>
      <w:r>
        <w:t xml:space="preserve"> Electroformation methods have been widely used for the preparation of giant unilamellar vesicles. However, we did not adopt the method in order to avoid redox reactions of the ruthenium complex under the electric field. </w:t>
      </w:r>
      <w:r w:rsidR="001B2FE8">
        <w:t>In this protocol, we prepare</w:t>
      </w:r>
      <w:r w:rsidR="00B139FC">
        <w:t>d</w:t>
      </w:r>
      <w:r w:rsidR="001B2FE8">
        <w:t xml:space="preserve"> </w:t>
      </w:r>
      <w:r w:rsidR="00B644A2">
        <w:t xml:space="preserve">giant multilamellar </w:t>
      </w:r>
      <w:r w:rsidR="001B2FE8">
        <w:t>vesicles by hydration of lipid film</w:t>
      </w:r>
      <w:r w:rsidR="00814094">
        <w:t>s</w:t>
      </w:r>
      <w:r w:rsidR="001B2FE8">
        <w:t xml:space="preserve"> with distilled water or aqueous solution</w:t>
      </w:r>
      <w:r w:rsidR="00814094">
        <w:t>s</w:t>
      </w:r>
      <w:r w:rsidR="001B2FE8">
        <w:t xml:space="preserve"> containing </w:t>
      </w:r>
      <w:r w:rsidR="00B139FC">
        <w:t>10</w:t>
      </w:r>
      <w:r w:rsidR="00B139FC" w:rsidRPr="005D7075">
        <w:rPr>
          <w:vertAlign w:val="superscript"/>
        </w:rPr>
        <w:t>-4</w:t>
      </w:r>
      <w:r w:rsidR="00B139FC">
        <w:t xml:space="preserve"> M ionic compounds.</w:t>
      </w:r>
      <w:r w:rsidR="00BA6CDD">
        <w:t xml:space="preserve"> </w:t>
      </w:r>
      <w:r w:rsidR="00505BF9">
        <w:t xml:space="preserve">It should be noted that it is difficult to prepare giant vesicles of </w:t>
      </w:r>
      <w:r w:rsidR="00505BF9" w:rsidRPr="003D148F">
        <w:rPr>
          <w:i/>
        </w:rPr>
        <w:t>pr</w:t>
      </w:r>
      <w:r w:rsidR="00505BF9">
        <w:rPr>
          <w:i/>
        </w:rPr>
        <w:t>oxi</w:t>
      </w:r>
      <w:r w:rsidR="00505BF9" w:rsidRPr="003D148F">
        <w:rPr>
          <w:i/>
        </w:rPr>
        <w:t>mal</w:t>
      </w:r>
      <w:r w:rsidR="00505BF9">
        <w:t>-</w:t>
      </w:r>
      <w:r w:rsidR="00505BF9" w:rsidRPr="003D148F">
        <w:rPr>
          <w:b/>
        </w:rPr>
        <w:t>2</w:t>
      </w:r>
      <w:r w:rsidR="00505BF9" w:rsidRPr="005D7075">
        <w:t>/DOPC</w:t>
      </w:r>
      <w:r w:rsidR="00505BF9">
        <w:t xml:space="preserve"> in a highly concentrated aqueous solution of ionic compounds (&gt; 10</w:t>
      </w:r>
      <w:r w:rsidR="00505BF9" w:rsidRPr="003D148F">
        <w:rPr>
          <w:vertAlign w:val="superscript"/>
        </w:rPr>
        <w:t>-</w:t>
      </w:r>
      <w:r w:rsidR="00263CFF">
        <w:rPr>
          <w:vertAlign w:val="superscript"/>
        </w:rPr>
        <w:t xml:space="preserve">2 </w:t>
      </w:r>
      <w:r w:rsidR="00505BF9">
        <w:t>M).</w:t>
      </w:r>
      <w:r w:rsidR="00505BF9">
        <w:t xml:space="preserve"> </w:t>
      </w:r>
      <w:r w:rsidR="00814094">
        <w:t xml:space="preserve">The red light responsive vesicles of </w:t>
      </w:r>
      <w:r w:rsidR="00814094" w:rsidRPr="003D148F">
        <w:rPr>
          <w:i/>
        </w:rPr>
        <w:t>proximal-</w:t>
      </w:r>
      <w:r w:rsidR="00814094" w:rsidRPr="003D148F">
        <w:rPr>
          <w:b/>
        </w:rPr>
        <w:t>2</w:t>
      </w:r>
      <w:r w:rsidR="00814094">
        <w:t>/DOPC are contrastive to the UV-light responsive vesicles reported so far.</w:t>
      </w:r>
      <w:r w:rsidR="00263CFF">
        <w:fldChar w:fldCharType="begin">
          <w:fldData xml:space="preserve">PEVuZE5vdGU+PENpdGU+PEF1dGhvcj5IYW1hZGE8L0F1dGhvcj48WWVhcj4yMDEwPC9ZZWFyPjxS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wNTI4LTEwNTMyPC9wYWdlcz48dm9sdW1lPjEzMjwvdm9sdW1lPjxudW1iZXI+MzA8L251bWJl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</w:fldData>
        </w:fldChar>
      </w:r>
      <w:r w:rsidR="00263CFF">
        <w:instrText xml:space="preserve"> ADDIN EN.CITE </w:instrText>
      </w:r>
      <w:r w:rsidR="00263CFF">
        <w:fldChar w:fldCharType="begin">
          <w:fldData xml:space="preserve">PEVuZE5vdGU+PENpdGU+PEF1dGhvcj5IYW1hZGE8L0F1dGhvcj48WWVhcj4yMDEwPC9ZZWFyPjxS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wNTI4LTEwNTMyPC9wYWdlcz48dm9sdW1lPjEzMjwvdm9sdW1lPjxudW1iZXI+MzA8L251bWJl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</w:fldData>
        </w:fldChar>
      </w:r>
      <w:r w:rsidR="00263CFF">
        <w:instrText xml:space="preserve"> ADDIN EN.CITE.DATA </w:instrText>
      </w:r>
      <w:r w:rsidR="00263CFF">
        <w:fldChar w:fldCharType="end"/>
      </w:r>
      <w:r w:rsidR="00263CFF">
        <w:fldChar w:fldCharType="separate"/>
      </w:r>
      <w:r w:rsidR="00263CFF" w:rsidRPr="00263CFF">
        <w:rPr>
          <w:noProof/>
          <w:vertAlign w:val="superscript"/>
        </w:rPr>
        <w:t>6-8</w:t>
      </w:r>
      <w:r w:rsidR="00263CFF">
        <w:fldChar w:fldCharType="end"/>
      </w:r>
      <w:r w:rsidR="00814094">
        <w:t xml:space="preserve"> </w:t>
      </w:r>
      <w:r w:rsidR="00B139FC">
        <w:t xml:space="preserve">We are </w:t>
      </w:r>
      <w:r w:rsidR="00505BF9">
        <w:t xml:space="preserve">now </w:t>
      </w:r>
      <w:r w:rsidR="00B139FC">
        <w:t xml:space="preserve">trying to </w:t>
      </w:r>
      <w:r w:rsidR="00505BF9">
        <w:t xml:space="preserve">prepare the giant vesicles containing </w:t>
      </w:r>
      <w:r w:rsidR="00B139FC">
        <w:t>the ruthenium complex under physiological conditions.</w:t>
      </w:r>
    </w:p>
    <w:p w14:paraId="393DC9C8" w14:textId="77777777" w:rsidR="00B80329" w:rsidRPr="001234A5" w:rsidRDefault="00B80329" w:rsidP="00B1789B">
      <w:bookmarkStart w:id="0" w:name="_GoBack"/>
      <w:bookmarkEnd w:id="0"/>
    </w:p>
    <w:p w14:paraId="1272CD88" w14:textId="77777777" w:rsidR="006305D7" w:rsidRPr="001234A5" w:rsidRDefault="006305D7" w:rsidP="00B1789B">
      <w:r w:rsidRPr="001234A5">
        <w:rPr>
          <w:b/>
          <w:bCs/>
        </w:rPr>
        <w:t>ACKNOWLEDGMENTS:</w:t>
      </w:r>
      <w:r w:rsidRPr="001234A5">
        <w:t xml:space="preserve"> </w:t>
      </w:r>
    </w:p>
    <w:p w14:paraId="5943A602" w14:textId="77777777" w:rsidR="006305D7" w:rsidRPr="001234A5" w:rsidRDefault="006305D7" w:rsidP="00B1789B">
      <w:r w:rsidRPr="001234A5">
        <w:t xml:space="preserve">The authors have no acknowledgements. </w:t>
      </w:r>
    </w:p>
    <w:p w14:paraId="13447F22" w14:textId="77777777" w:rsidR="006305D7" w:rsidRPr="001234A5" w:rsidRDefault="006305D7" w:rsidP="00B1789B"/>
    <w:p w14:paraId="45CDFE1D" w14:textId="77777777" w:rsidR="006305D7" w:rsidRPr="001234A5" w:rsidRDefault="006305D7" w:rsidP="00B1789B">
      <w:pPr>
        <w:rPr>
          <w:b/>
        </w:rPr>
      </w:pPr>
      <w:r w:rsidRPr="001234A5">
        <w:rPr>
          <w:b/>
        </w:rPr>
        <w:t xml:space="preserve">DISCLOSURES: </w:t>
      </w:r>
    </w:p>
    <w:p w14:paraId="0A9A724F" w14:textId="77777777" w:rsidR="006305D7" w:rsidRPr="001234A5" w:rsidRDefault="006305D7" w:rsidP="00B1789B">
      <w:r w:rsidRPr="001234A5">
        <w:t>The au</w:t>
      </w:r>
      <w:r w:rsidR="007655E2" w:rsidRPr="001234A5">
        <w:t>thors have nothing to disclose.</w:t>
      </w:r>
    </w:p>
    <w:p w14:paraId="621FF705" w14:textId="77777777" w:rsidR="006305D7" w:rsidRPr="001234A5" w:rsidRDefault="006305D7" w:rsidP="00B1789B"/>
    <w:p w14:paraId="7F546F1A" w14:textId="77777777" w:rsidR="006305D7" w:rsidRPr="001234A5" w:rsidRDefault="006305D7" w:rsidP="00B1789B">
      <w:pPr>
        <w:rPr>
          <w:i/>
        </w:rPr>
      </w:pPr>
      <w:r w:rsidRPr="001234A5">
        <w:rPr>
          <w:b/>
          <w:bCs/>
        </w:rPr>
        <w:t>REFERENCES</w:t>
      </w:r>
      <w:r w:rsidRPr="001234A5">
        <w:t xml:space="preserve"> </w:t>
      </w:r>
    </w:p>
    <w:p w14:paraId="11FB1043" w14:textId="77777777" w:rsidR="00C703B6" w:rsidRPr="001234A5" w:rsidRDefault="00C703B6" w:rsidP="00B1789B"/>
    <w:p w14:paraId="2584C425" w14:textId="77777777" w:rsidR="004B3A7F" w:rsidRPr="004B3A7F" w:rsidRDefault="00E70B48" w:rsidP="004B3A7F">
      <w:pPr>
        <w:pStyle w:val="EndNoteBibliography"/>
        <w:ind w:left="720" w:hanging="720"/>
      </w:pPr>
      <w:r w:rsidRPr="001234A5">
        <w:fldChar w:fldCharType="begin"/>
      </w:r>
      <w:r w:rsidR="00C703B6" w:rsidRPr="001234A5">
        <w:instrText xml:space="preserve"> ADDIN EN.REFLIST </w:instrText>
      </w:r>
      <w:r w:rsidRPr="001234A5">
        <w:fldChar w:fldCharType="separate"/>
      </w:r>
      <w:r w:rsidR="004B3A7F" w:rsidRPr="004B3A7F">
        <w:t>1</w:t>
      </w:r>
      <w:r w:rsidR="004B3A7F" w:rsidRPr="004B3A7F">
        <w:tab/>
        <w:t xml:space="preserve">Natansohn, A. &amp; Rochon, P. Photoinduced Motions in Azo-Containing Polymers. </w:t>
      </w:r>
      <w:r w:rsidR="004B3A7F" w:rsidRPr="004B3A7F">
        <w:rPr>
          <w:i/>
        </w:rPr>
        <w:t>Chem. Rev.</w:t>
      </w:r>
      <w:r w:rsidR="004B3A7F" w:rsidRPr="004B3A7F">
        <w:t xml:space="preserve"> </w:t>
      </w:r>
      <w:r w:rsidR="004B3A7F" w:rsidRPr="004B3A7F">
        <w:rPr>
          <w:b/>
        </w:rPr>
        <w:t>102</w:t>
      </w:r>
      <w:r w:rsidR="004B3A7F" w:rsidRPr="004B3A7F">
        <w:t xml:space="preserve"> (11), 4139-4176, doi:10.1021/cr970155y, (2002).</w:t>
      </w:r>
    </w:p>
    <w:p w14:paraId="400857EA" w14:textId="77777777" w:rsidR="004B3A7F" w:rsidRPr="004B3A7F" w:rsidRDefault="004B3A7F" w:rsidP="004B3A7F">
      <w:pPr>
        <w:pStyle w:val="EndNoteBibliography"/>
        <w:ind w:left="720" w:hanging="720"/>
      </w:pPr>
      <w:r w:rsidRPr="004B3A7F">
        <w:t>2</w:t>
      </w:r>
      <w:r w:rsidRPr="004B3A7F">
        <w:tab/>
        <w:t xml:space="preserve">Ichimura, K., Oh, S.-K. &amp; Nakagawa, M. Light-Driven Motion of Liquids on a Photoresponsive Surface. </w:t>
      </w:r>
      <w:r w:rsidRPr="004B3A7F">
        <w:rPr>
          <w:i/>
        </w:rPr>
        <w:t>Science.</w:t>
      </w:r>
      <w:r w:rsidRPr="004B3A7F">
        <w:t xml:space="preserve"> </w:t>
      </w:r>
      <w:r w:rsidRPr="004B3A7F">
        <w:rPr>
          <w:b/>
        </w:rPr>
        <w:t>288</w:t>
      </w:r>
      <w:r w:rsidRPr="004B3A7F">
        <w:t xml:space="preserve"> (5471), 1624-1626, doi:10.1126/science.288.5471.1624, (2000).</w:t>
      </w:r>
    </w:p>
    <w:p w14:paraId="6FAE4C49" w14:textId="747FDE14" w:rsidR="004B3A7F" w:rsidRPr="004B3A7F" w:rsidRDefault="004B3A7F" w:rsidP="004B3A7F">
      <w:pPr>
        <w:pStyle w:val="EndNoteBibliography"/>
        <w:ind w:left="720" w:hanging="720"/>
      </w:pPr>
      <w:r w:rsidRPr="004B3A7F">
        <w:lastRenderedPageBreak/>
        <w:t>3</w:t>
      </w:r>
      <w:r w:rsidRPr="004B3A7F">
        <w:tab/>
        <w:t xml:space="preserve">Shum, P., Kim, J.-M. &amp; Thompson, D. H. Phototriggering of liposomal drug delivery systems. </w:t>
      </w:r>
      <w:r w:rsidR="000155DB" w:rsidRPr="000155DB">
        <w:rPr>
          <w:i/>
        </w:rPr>
        <w:t>Adv. Drug Deliv. Rev.</w:t>
      </w:r>
      <w:r w:rsidRPr="004B3A7F">
        <w:rPr>
          <w:i/>
        </w:rPr>
        <w:t>.</w:t>
      </w:r>
      <w:r w:rsidRPr="004B3A7F">
        <w:t xml:space="preserve"> </w:t>
      </w:r>
      <w:r w:rsidRPr="004B3A7F">
        <w:rPr>
          <w:b/>
        </w:rPr>
        <w:t>53</w:t>
      </w:r>
      <w:r w:rsidRPr="004B3A7F">
        <w:t xml:space="preserve"> (3), 273-284, doi:doi:10.1016/S0169-409X(01)00232-0, (2001).</w:t>
      </w:r>
    </w:p>
    <w:p w14:paraId="4DEDC334" w14:textId="77777777" w:rsidR="004B3A7F" w:rsidRPr="004B3A7F" w:rsidRDefault="004B3A7F" w:rsidP="004B3A7F">
      <w:pPr>
        <w:pStyle w:val="EndNoteBibliography"/>
        <w:ind w:left="720" w:hanging="720"/>
      </w:pPr>
      <w:r w:rsidRPr="004B3A7F">
        <w:t>4</w:t>
      </w:r>
      <w:r w:rsidRPr="004B3A7F">
        <w:tab/>
        <w:t xml:space="preserve">Mabrouk, E., Cuvelier, D., Brochard-Wyart, F., Nassoy, P. &amp; Li, M.-H. Bursting of sensitive polymersomes induced by curling. </w:t>
      </w:r>
      <w:r w:rsidRPr="004B3A7F">
        <w:rPr>
          <w:i/>
        </w:rPr>
        <w:t>Proc. Natl. Acad. Sci. U. S. A.</w:t>
      </w:r>
      <w:r w:rsidRPr="004B3A7F">
        <w:t xml:space="preserve"> </w:t>
      </w:r>
      <w:r w:rsidRPr="004B3A7F">
        <w:rPr>
          <w:b/>
        </w:rPr>
        <w:t>106</w:t>
      </w:r>
      <w:r w:rsidRPr="004B3A7F">
        <w:t xml:space="preserve"> (18), 7294-7298, doi:10.1073/pnas.0813157106, (2009).</w:t>
      </w:r>
    </w:p>
    <w:p w14:paraId="403A210D" w14:textId="77777777" w:rsidR="004B3A7F" w:rsidRPr="004B3A7F" w:rsidRDefault="004B3A7F" w:rsidP="004B3A7F">
      <w:pPr>
        <w:pStyle w:val="EndNoteBibliography"/>
        <w:ind w:left="720" w:hanging="720"/>
      </w:pPr>
      <w:r w:rsidRPr="004B3A7F">
        <w:t>5</w:t>
      </w:r>
      <w:r w:rsidRPr="004B3A7F">
        <w:tab/>
        <w:t xml:space="preserve">Hamada, T., Sato, Y. T., Yoshikawa, K. &amp; Nagasaki, T. Reversible Photoswitching in a Cell-Sized Vesicle. </w:t>
      </w:r>
      <w:r w:rsidRPr="004B3A7F">
        <w:rPr>
          <w:i/>
        </w:rPr>
        <w:t>Langmuir.</w:t>
      </w:r>
      <w:r w:rsidRPr="004B3A7F">
        <w:t xml:space="preserve"> </w:t>
      </w:r>
      <w:r w:rsidRPr="004B3A7F">
        <w:rPr>
          <w:b/>
        </w:rPr>
        <w:t>21</w:t>
      </w:r>
      <w:r w:rsidRPr="004B3A7F">
        <w:t xml:space="preserve"> (17), 7626-7628, doi:10.1021/la050885y, (2005).</w:t>
      </w:r>
    </w:p>
    <w:p w14:paraId="3CDC4E9D" w14:textId="77777777" w:rsidR="004B3A7F" w:rsidRPr="004B3A7F" w:rsidRDefault="004B3A7F" w:rsidP="004B3A7F">
      <w:pPr>
        <w:pStyle w:val="EndNoteBibliography"/>
        <w:ind w:left="720" w:hanging="720"/>
      </w:pPr>
      <w:r w:rsidRPr="004B3A7F">
        <w:t>6</w:t>
      </w:r>
      <w:r w:rsidRPr="004B3A7F">
        <w:tab/>
        <w:t>Diguet, A.</w:t>
      </w:r>
      <w:r w:rsidRPr="004B3A7F">
        <w:rPr>
          <w:i/>
        </w:rPr>
        <w:t xml:space="preserve"> et al.</w:t>
      </w:r>
      <w:r w:rsidRPr="004B3A7F">
        <w:t xml:space="preserve"> UV-Induced Bursting of Cell-Sized Multicomponent Lipid Vesicles in a Photosensitive Surfactant Solution. </w:t>
      </w:r>
      <w:r w:rsidRPr="004B3A7F">
        <w:rPr>
          <w:i/>
        </w:rPr>
        <w:t>J. Am. Chem. Soc.</w:t>
      </w:r>
      <w:r w:rsidRPr="004B3A7F">
        <w:t xml:space="preserve"> </w:t>
      </w:r>
      <w:r w:rsidRPr="004B3A7F">
        <w:rPr>
          <w:b/>
        </w:rPr>
        <w:t>134</w:t>
      </w:r>
      <w:r w:rsidRPr="004B3A7F">
        <w:t xml:space="preserve"> (10), 4898-4904, doi:10.1021/ja211664f, (2012).</w:t>
      </w:r>
    </w:p>
    <w:p w14:paraId="13FA8C10" w14:textId="77777777" w:rsidR="004B3A7F" w:rsidRPr="004B3A7F" w:rsidRDefault="004B3A7F" w:rsidP="004B3A7F">
      <w:pPr>
        <w:pStyle w:val="EndNoteBibliography"/>
        <w:ind w:left="720" w:hanging="720"/>
      </w:pPr>
      <w:r w:rsidRPr="004B3A7F">
        <w:t>7</w:t>
      </w:r>
      <w:r w:rsidRPr="004B3A7F">
        <w:tab/>
        <w:t xml:space="preserve">Hamada, T., Sugimoto, R., Vestergaard, M. d. C., Nagasaki, T. &amp; Takagi, M. Membrane Disk and Sphere: Controllable Mesoscopic Structures for the Capture and Release of a Targeted Object. </w:t>
      </w:r>
      <w:r w:rsidRPr="004B3A7F">
        <w:rPr>
          <w:i/>
        </w:rPr>
        <w:t>J. Am. Chem. Soc.</w:t>
      </w:r>
      <w:r w:rsidRPr="004B3A7F">
        <w:t xml:space="preserve"> </w:t>
      </w:r>
      <w:r w:rsidRPr="004B3A7F">
        <w:rPr>
          <w:b/>
        </w:rPr>
        <w:t>132</w:t>
      </w:r>
      <w:r w:rsidRPr="004B3A7F">
        <w:t xml:space="preserve"> (30), 10528-10532, doi:10.1021/ja103895b, (2010).</w:t>
      </w:r>
    </w:p>
    <w:p w14:paraId="4DB68304" w14:textId="77777777" w:rsidR="004B3A7F" w:rsidRPr="004B3A7F" w:rsidRDefault="004B3A7F" w:rsidP="004B3A7F">
      <w:pPr>
        <w:pStyle w:val="EndNoteBibliography"/>
        <w:ind w:left="720" w:hanging="720"/>
      </w:pPr>
      <w:r w:rsidRPr="004B3A7F">
        <w:t>8</w:t>
      </w:r>
      <w:r w:rsidRPr="004B3A7F">
        <w:tab/>
        <w:t>Li, L.</w:t>
      </w:r>
      <w:r w:rsidRPr="004B3A7F">
        <w:rPr>
          <w:i/>
        </w:rPr>
        <w:t xml:space="preserve"> et al.</w:t>
      </w:r>
      <w:r w:rsidRPr="004B3A7F">
        <w:t xml:space="preserve"> Light-Switchable Vesicles from Liquid-Crystalline Homopolymer–Surfactant Complexes. </w:t>
      </w:r>
      <w:r w:rsidRPr="004B3A7F">
        <w:rPr>
          <w:i/>
        </w:rPr>
        <w:t>Angew. Chem. Int. Ed.</w:t>
      </w:r>
      <w:r w:rsidRPr="004B3A7F">
        <w:t xml:space="preserve"> </w:t>
      </w:r>
      <w:r w:rsidRPr="004B3A7F">
        <w:rPr>
          <w:b/>
        </w:rPr>
        <w:t>51</w:t>
      </w:r>
      <w:r w:rsidRPr="004B3A7F">
        <w:t xml:space="preserve"> (46), 11616-11619, doi:10.1002/anie.201205660, (2012).</w:t>
      </w:r>
    </w:p>
    <w:p w14:paraId="66130A38" w14:textId="77777777" w:rsidR="004B3A7F" w:rsidRPr="004B3A7F" w:rsidRDefault="004B3A7F" w:rsidP="004B3A7F">
      <w:pPr>
        <w:pStyle w:val="EndNoteBibliography"/>
        <w:ind w:left="720" w:hanging="720"/>
      </w:pPr>
      <w:r w:rsidRPr="004B3A7F">
        <w:t>9</w:t>
      </w:r>
      <w:r w:rsidRPr="004B3A7F">
        <w:tab/>
        <w:t>Pinnick, D. V. &amp; Durham, B. Photosubstitution reactions of Ru(bpy)</w:t>
      </w:r>
      <w:r w:rsidRPr="004B3A7F">
        <w:rPr>
          <w:vertAlign w:val="subscript"/>
        </w:rPr>
        <w:t>2</w:t>
      </w:r>
      <w:r w:rsidRPr="004B3A7F">
        <w:t>XY</w:t>
      </w:r>
      <w:r w:rsidRPr="004B3A7F">
        <w:rPr>
          <w:vertAlign w:val="superscript"/>
        </w:rPr>
        <w:t>n+</w:t>
      </w:r>
      <w:r w:rsidRPr="004B3A7F">
        <w:t xml:space="preserve"> complexes. </w:t>
      </w:r>
      <w:r w:rsidRPr="004B3A7F">
        <w:rPr>
          <w:i/>
        </w:rPr>
        <w:t>Inorg. Chem.</w:t>
      </w:r>
      <w:r w:rsidRPr="004B3A7F">
        <w:t xml:space="preserve"> </w:t>
      </w:r>
      <w:r w:rsidRPr="004B3A7F">
        <w:rPr>
          <w:b/>
        </w:rPr>
        <w:t>23</w:t>
      </w:r>
      <w:r w:rsidRPr="004B3A7F">
        <w:t xml:space="preserve"> (10), 1440-1445, doi:10.1021/ic00178a028, (1984).</w:t>
      </w:r>
    </w:p>
    <w:p w14:paraId="31CB77DC" w14:textId="77777777" w:rsidR="004B3A7F" w:rsidRPr="004B3A7F" w:rsidRDefault="004B3A7F" w:rsidP="004B3A7F">
      <w:pPr>
        <w:pStyle w:val="EndNoteBibliography"/>
        <w:ind w:left="720" w:hanging="720"/>
      </w:pPr>
      <w:r w:rsidRPr="004B3A7F">
        <w:t>10</w:t>
      </w:r>
      <w:r w:rsidRPr="004B3A7F">
        <w:tab/>
        <w:t xml:space="preserve">Rack, J. J., Winkler, J. R. &amp; Gray, H. B. Phototriggered Ru(II)−Dimethylsulfoxide Linkage Isomerization in Crystals and Films. </w:t>
      </w:r>
      <w:r w:rsidRPr="004B3A7F">
        <w:rPr>
          <w:i/>
        </w:rPr>
        <w:t>J. Am. Chem. Soc.</w:t>
      </w:r>
      <w:r w:rsidRPr="004B3A7F">
        <w:t xml:space="preserve"> </w:t>
      </w:r>
      <w:r w:rsidRPr="004B3A7F">
        <w:rPr>
          <w:b/>
        </w:rPr>
        <w:t>123</w:t>
      </w:r>
      <w:r w:rsidRPr="004B3A7F">
        <w:t xml:space="preserve"> (10), 2432-2433, doi:10.1021/ja000179d, (2001).</w:t>
      </w:r>
    </w:p>
    <w:p w14:paraId="3FF5833C" w14:textId="77777777" w:rsidR="004B3A7F" w:rsidRPr="004B3A7F" w:rsidRDefault="004B3A7F" w:rsidP="004B3A7F">
      <w:pPr>
        <w:pStyle w:val="EndNoteBibliography"/>
        <w:ind w:left="720" w:hanging="720"/>
      </w:pPr>
      <w:r w:rsidRPr="004B3A7F">
        <w:t>11</w:t>
      </w:r>
      <w:r w:rsidRPr="004B3A7F">
        <w:tab/>
        <w:t xml:space="preserve">Durham, B., Walsh, J. L., Carter, C. L. &amp; Meyer, T. J. Synthetic Applications of Photosubstitution Reactions of Poly(Pyridyl) Complexes of Ruthenium(II). </w:t>
      </w:r>
      <w:r w:rsidRPr="004B3A7F">
        <w:rPr>
          <w:i/>
        </w:rPr>
        <w:t>Inorg. Chem.</w:t>
      </w:r>
      <w:r w:rsidRPr="004B3A7F">
        <w:t xml:space="preserve"> </w:t>
      </w:r>
      <w:r w:rsidRPr="004B3A7F">
        <w:rPr>
          <w:b/>
        </w:rPr>
        <w:t>19</w:t>
      </w:r>
      <w:r w:rsidRPr="004B3A7F">
        <w:t xml:space="preserve"> (4), 860-865 (1980).</w:t>
      </w:r>
    </w:p>
    <w:p w14:paraId="656B010B" w14:textId="77777777" w:rsidR="004B3A7F" w:rsidRPr="004B3A7F" w:rsidRDefault="004B3A7F" w:rsidP="004B3A7F">
      <w:pPr>
        <w:pStyle w:val="EndNoteBibliography"/>
        <w:ind w:left="720" w:hanging="720"/>
      </w:pPr>
      <w:r w:rsidRPr="004B3A7F">
        <w:t>12</w:t>
      </w:r>
      <w:r w:rsidRPr="004B3A7F">
        <w:tab/>
        <w:t xml:space="preserve">Bonnet, S., Collin, J.-P. &amp; Sauvage, J.-P. Light-Induced Geometrical Changes in Acyclic Ruthenium(II) Complexes and Their Ruthena−Macrocyclic Analogues. </w:t>
      </w:r>
      <w:r w:rsidRPr="004B3A7F">
        <w:rPr>
          <w:i/>
        </w:rPr>
        <w:t>Inorg. Chem.</w:t>
      </w:r>
      <w:r w:rsidRPr="004B3A7F">
        <w:t xml:space="preserve"> </w:t>
      </w:r>
      <w:r w:rsidRPr="004B3A7F">
        <w:rPr>
          <w:b/>
        </w:rPr>
        <w:t>46</w:t>
      </w:r>
      <w:r w:rsidRPr="004B3A7F">
        <w:t xml:space="preserve"> (25), 10520-10533, doi:10.1021/ic700734q, (2007).</w:t>
      </w:r>
    </w:p>
    <w:p w14:paraId="323B2216" w14:textId="77777777" w:rsidR="004B3A7F" w:rsidRPr="004B3A7F" w:rsidRDefault="004B3A7F" w:rsidP="004B3A7F">
      <w:pPr>
        <w:pStyle w:val="EndNoteBibliography"/>
        <w:ind w:left="720" w:hanging="720"/>
      </w:pPr>
      <w:r w:rsidRPr="004B3A7F">
        <w:t>13</w:t>
      </w:r>
      <w:r w:rsidRPr="004B3A7F">
        <w:tab/>
        <w:t>Bonnet, S., Collin, J.-P. &amp; Sauvage, J.-P. Synthesis and Photochemistry of a Two-Position Ru(terpy)(phen)(L)</w:t>
      </w:r>
      <w:r w:rsidRPr="004B3A7F">
        <w:rPr>
          <w:vertAlign w:val="superscript"/>
        </w:rPr>
        <w:t>2+</w:t>
      </w:r>
      <w:r w:rsidRPr="004B3A7F">
        <w:t xml:space="preserve"> Scorpionate Complex. </w:t>
      </w:r>
      <w:r w:rsidRPr="004B3A7F">
        <w:rPr>
          <w:i/>
        </w:rPr>
        <w:t>Inorg. Chem.</w:t>
      </w:r>
      <w:r w:rsidRPr="004B3A7F">
        <w:t xml:space="preserve"> </w:t>
      </w:r>
      <w:r w:rsidRPr="004B3A7F">
        <w:rPr>
          <w:b/>
        </w:rPr>
        <w:t>45</w:t>
      </w:r>
      <w:r w:rsidRPr="004B3A7F">
        <w:t xml:space="preserve"> (10), 4024-4034, doi:10.1021/ic060029p, (2006).</w:t>
      </w:r>
    </w:p>
    <w:p w14:paraId="063A78E6" w14:textId="77777777" w:rsidR="004B3A7F" w:rsidRPr="004B3A7F" w:rsidRDefault="004B3A7F" w:rsidP="004B3A7F">
      <w:pPr>
        <w:pStyle w:val="EndNoteBibliography"/>
        <w:ind w:left="720" w:hanging="720"/>
      </w:pPr>
      <w:r w:rsidRPr="004B3A7F">
        <w:t>14</w:t>
      </w:r>
      <w:r w:rsidRPr="004B3A7F">
        <w:tab/>
        <w:t xml:space="preserve">Miyazaki, S., Kojima, T. &amp; Fukuzumi, S. Photochemical and Thermal Isomerization of a Ruthenium(II)−Alloxazine Complex Involving an Unusual Coordination Mode. </w:t>
      </w:r>
      <w:r w:rsidRPr="004B3A7F">
        <w:rPr>
          <w:i/>
        </w:rPr>
        <w:t>J. Am. Chem. Soc.</w:t>
      </w:r>
      <w:r w:rsidRPr="004B3A7F">
        <w:t xml:space="preserve"> </w:t>
      </w:r>
      <w:r w:rsidRPr="004B3A7F">
        <w:rPr>
          <w:b/>
        </w:rPr>
        <w:t>130</w:t>
      </w:r>
      <w:r w:rsidRPr="004B3A7F">
        <w:t xml:space="preserve"> (5), 1556-1557, doi:10.1021/ja077954a, (2008).</w:t>
      </w:r>
    </w:p>
    <w:p w14:paraId="5AA0F905" w14:textId="77777777" w:rsidR="004B3A7F" w:rsidRPr="004B3A7F" w:rsidRDefault="004B3A7F" w:rsidP="004B3A7F">
      <w:pPr>
        <w:pStyle w:val="EndNoteBibliography"/>
        <w:ind w:left="720" w:hanging="720"/>
      </w:pPr>
      <w:r w:rsidRPr="004B3A7F">
        <w:t>15</w:t>
      </w:r>
      <w:r w:rsidRPr="004B3A7F">
        <w:tab/>
        <w:t xml:space="preserve">Padhi, S. K., Fukuda, R., Ehara, M. &amp; Tanaka, K. Photoisomerization and Proton-Coupled Electron Transfer (PCET) Promoted Water Oxidation by Mononuclear Cyclometalated Ruthenium Catalysts. </w:t>
      </w:r>
      <w:r w:rsidRPr="004B3A7F">
        <w:rPr>
          <w:i/>
        </w:rPr>
        <w:t>Inorg. Chem.</w:t>
      </w:r>
      <w:r w:rsidRPr="004B3A7F">
        <w:t xml:space="preserve"> </w:t>
      </w:r>
      <w:r w:rsidRPr="004B3A7F">
        <w:rPr>
          <w:b/>
        </w:rPr>
        <w:t>51</w:t>
      </w:r>
      <w:r w:rsidRPr="004B3A7F">
        <w:t xml:space="preserve"> (9), 5386-5392, doi:10.1021/ic3003542, (2012).</w:t>
      </w:r>
    </w:p>
    <w:p w14:paraId="662E2030" w14:textId="77777777" w:rsidR="004B3A7F" w:rsidRPr="004B3A7F" w:rsidRDefault="004B3A7F" w:rsidP="004B3A7F">
      <w:pPr>
        <w:pStyle w:val="EndNoteBibliography"/>
        <w:ind w:left="720" w:hanging="720"/>
      </w:pPr>
      <w:r w:rsidRPr="004B3A7F">
        <w:t>16</w:t>
      </w:r>
      <w:r w:rsidRPr="004B3A7F">
        <w:tab/>
        <w:t xml:space="preserve">King, A. W., Wang, L. &amp; Rack, J. J. Excited State Dynamics and Isomerization in Ruthenium Sulfoxide Complexes. </w:t>
      </w:r>
      <w:r w:rsidRPr="004B3A7F">
        <w:rPr>
          <w:i/>
        </w:rPr>
        <w:t>Acc. Chem. Res.</w:t>
      </w:r>
      <w:r w:rsidRPr="004B3A7F">
        <w:t xml:space="preserve"> </w:t>
      </w:r>
      <w:r w:rsidRPr="004B3A7F">
        <w:rPr>
          <w:b/>
        </w:rPr>
        <w:t>48</w:t>
      </w:r>
      <w:r w:rsidRPr="004B3A7F">
        <w:t xml:space="preserve"> (4), 1115-1122, doi:10.1021/ar500396a, (2015).</w:t>
      </w:r>
    </w:p>
    <w:p w14:paraId="58B1E37B" w14:textId="77777777" w:rsidR="004B3A7F" w:rsidRPr="004B3A7F" w:rsidRDefault="004B3A7F" w:rsidP="004B3A7F">
      <w:pPr>
        <w:pStyle w:val="EndNoteBibliography"/>
        <w:ind w:left="720" w:hanging="720"/>
      </w:pPr>
      <w:r w:rsidRPr="004B3A7F">
        <w:t>17</w:t>
      </w:r>
      <w:r w:rsidRPr="004B3A7F">
        <w:tab/>
        <w:t>Concepcion, J. J., Jurss, J. W., Templeton, J. L. &amp; Meyer, T. J. One Site is Enough. Catalytic Water Oxidation by [Ru(tpy)(bpm)(OH</w:t>
      </w:r>
      <w:r w:rsidRPr="004B3A7F">
        <w:rPr>
          <w:vertAlign w:val="subscript"/>
        </w:rPr>
        <w:t>2</w:t>
      </w:r>
      <w:r w:rsidRPr="004B3A7F">
        <w:t>)]</w:t>
      </w:r>
      <w:r w:rsidRPr="004B3A7F">
        <w:rPr>
          <w:vertAlign w:val="superscript"/>
        </w:rPr>
        <w:t>2+</w:t>
      </w:r>
      <w:r w:rsidRPr="004B3A7F">
        <w:t xml:space="preserve"> and [Ru(tpy)(bpz)(OH</w:t>
      </w:r>
      <w:r w:rsidRPr="004B3A7F">
        <w:rPr>
          <w:vertAlign w:val="subscript"/>
        </w:rPr>
        <w:t>2</w:t>
      </w:r>
      <w:r w:rsidRPr="004B3A7F">
        <w:t>)]</w:t>
      </w:r>
      <w:r w:rsidRPr="004B3A7F">
        <w:rPr>
          <w:vertAlign w:val="superscript"/>
        </w:rPr>
        <w:t>2+</w:t>
      </w:r>
      <w:r w:rsidRPr="004B3A7F">
        <w:t xml:space="preserve">. </w:t>
      </w:r>
      <w:r w:rsidRPr="004B3A7F">
        <w:rPr>
          <w:i/>
        </w:rPr>
        <w:t>J. Am. Chem. Soc.</w:t>
      </w:r>
      <w:r w:rsidRPr="004B3A7F">
        <w:t xml:space="preserve"> </w:t>
      </w:r>
      <w:r w:rsidRPr="004B3A7F">
        <w:rPr>
          <w:b/>
        </w:rPr>
        <w:t>130</w:t>
      </w:r>
      <w:r w:rsidRPr="004B3A7F">
        <w:t xml:space="preserve"> (49), 16462-16463, doi:doi:10.1021/ja8059649, (2008).</w:t>
      </w:r>
    </w:p>
    <w:p w14:paraId="37BBF257" w14:textId="77777777" w:rsidR="004B3A7F" w:rsidRPr="004B3A7F" w:rsidRDefault="004B3A7F" w:rsidP="004B3A7F">
      <w:pPr>
        <w:pStyle w:val="EndNoteBibliography"/>
        <w:ind w:left="720" w:hanging="720"/>
      </w:pPr>
      <w:r w:rsidRPr="004B3A7F">
        <w:t>18</w:t>
      </w:r>
      <w:r w:rsidRPr="004B3A7F">
        <w:tab/>
        <w:t>Duan, L.</w:t>
      </w:r>
      <w:r w:rsidRPr="004B3A7F">
        <w:rPr>
          <w:i/>
        </w:rPr>
        <w:t xml:space="preserve"> et al.</w:t>
      </w:r>
      <w:r w:rsidRPr="004B3A7F">
        <w:t xml:space="preserve"> A molecular ruthenium catalyst with water-oxidation activity comparable to that of photosystem II. </w:t>
      </w:r>
      <w:r w:rsidRPr="004B3A7F">
        <w:rPr>
          <w:i/>
        </w:rPr>
        <w:t>Nat. Chem.</w:t>
      </w:r>
      <w:r w:rsidRPr="004B3A7F">
        <w:t xml:space="preserve"> </w:t>
      </w:r>
      <w:r w:rsidRPr="004B3A7F">
        <w:rPr>
          <w:b/>
        </w:rPr>
        <w:t>4</w:t>
      </w:r>
      <w:r w:rsidRPr="004B3A7F">
        <w:t xml:space="preserve"> (5), 418-423, doi:10.1038/nchem.1301, (2012).</w:t>
      </w:r>
    </w:p>
    <w:p w14:paraId="5A75C27C" w14:textId="77777777" w:rsidR="004B3A7F" w:rsidRPr="004B3A7F" w:rsidRDefault="004B3A7F" w:rsidP="004B3A7F">
      <w:pPr>
        <w:pStyle w:val="EndNoteBibliography"/>
        <w:ind w:left="720" w:hanging="720"/>
      </w:pPr>
      <w:r w:rsidRPr="004B3A7F">
        <w:lastRenderedPageBreak/>
        <w:t>19</w:t>
      </w:r>
      <w:r w:rsidRPr="004B3A7F">
        <w:tab/>
        <w:t>Boyer, J. L.</w:t>
      </w:r>
      <w:r w:rsidRPr="004B3A7F">
        <w:rPr>
          <w:i/>
        </w:rPr>
        <w:t xml:space="preserve"> et al.</w:t>
      </w:r>
      <w:r w:rsidRPr="004B3A7F">
        <w:t xml:space="preserve"> Effects of a Proximal Base on Water Oxidation and Proton Reduction Catalyzed by Geometric Isomers of [Ru(tpy)(pynap)(OH</w:t>
      </w:r>
      <w:r w:rsidRPr="004B3A7F">
        <w:rPr>
          <w:vertAlign w:val="subscript"/>
        </w:rPr>
        <w:t>2</w:t>
      </w:r>
      <w:r w:rsidRPr="004B3A7F">
        <w:t>)]</w:t>
      </w:r>
      <w:r w:rsidRPr="004B3A7F">
        <w:rPr>
          <w:vertAlign w:val="superscript"/>
        </w:rPr>
        <w:t>2+</w:t>
      </w:r>
      <w:r w:rsidRPr="004B3A7F">
        <w:t xml:space="preserve">. </w:t>
      </w:r>
      <w:r w:rsidRPr="004B3A7F">
        <w:rPr>
          <w:i/>
        </w:rPr>
        <w:t>Angew. Chem. Int. Ed.</w:t>
      </w:r>
      <w:r w:rsidRPr="004B3A7F">
        <w:t xml:space="preserve"> </w:t>
      </w:r>
      <w:r w:rsidRPr="004B3A7F">
        <w:rPr>
          <w:b/>
        </w:rPr>
        <w:t>50</w:t>
      </w:r>
      <w:r w:rsidRPr="004B3A7F">
        <w:t xml:space="preserve"> (52), 12600-12604, doi:10.1002/anie.201102648, (2011).</w:t>
      </w:r>
    </w:p>
    <w:p w14:paraId="39D11EC4" w14:textId="77777777" w:rsidR="004B3A7F" w:rsidRPr="004B3A7F" w:rsidRDefault="004B3A7F" w:rsidP="004B3A7F">
      <w:pPr>
        <w:pStyle w:val="EndNoteBibliography"/>
        <w:ind w:left="720" w:hanging="720"/>
      </w:pPr>
      <w:r w:rsidRPr="004B3A7F">
        <w:t>20</w:t>
      </w:r>
      <w:r w:rsidRPr="004B3A7F">
        <w:tab/>
        <w:t xml:space="preserve">Howerton, B. S., Heidary, D. K. &amp; Glazer, E. C. Strained Ruthenium Complexes Are Potent Light-Activated Anticancer Agents. </w:t>
      </w:r>
      <w:r w:rsidRPr="004B3A7F">
        <w:rPr>
          <w:i/>
        </w:rPr>
        <w:t>J. Am. Chem. Soc.</w:t>
      </w:r>
      <w:r w:rsidRPr="004B3A7F">
        <w:t xml:space="preserve"> </w:t>
      </w:r>
      <w:r w:rsidRPr="004B3A7F">
        <w:rPr>
          <w:b/>
        </w:rPr>
        <w:t>134</w:t>
      </w:r>
      <w:r w:rsidRPr="004B3A7F">
        <w:t xml:space="preserve"> (20), 8324-8327, doi:10.1021/ja3009677, (2012).</w:t>
      </w:r>
    </w:p>
    <w:p w14:paraId="56F2289E" w14:textId="77777777" w:rsidR="004B3A7F" w:rsidRPr="004B3A7F" w:rsidRDefault="004B3A7F" w:rsidP="004B3A7F">
      <w:pPr>
        <w:pStyle w:val="EndNoteBibliography"/>
        <w:ind w:left="720" w:hanging="720"/>
      </w:pPr>
      <w:r w:rsidRPr="004B3A7F">
        <w:t>21</w:t>
      </w:r>
      <w:r w:rsidRPr="004B3A7F">
        <w:tab/>
        <w:t>Albani, B. A.</w:t>
      </w:r>
      <w:r w:rsidRPr="004B3A7F">
        <w:rPr>
          <w:i/>
        </w:rPr>
        <w:t xml:space="preserve"> et al.</w:t>
      </w:r>
      <w:r w:rsidRPr="004B3A7F">
        <w:t xml:space="preserve"> Marked Improvement in Photoinduced Cell Death by a New Tris-heteroleptic Complex with Dual Action: Singlet Oxygen Sensitization and Ligand Dissociation. </w:t>
      </w:r>
      <w:r w:rsidRPr="004B3A7F">
        <w:rPr>
          <w:i/>
        </w:rPr>
        <w:t>J. Am. Chem. Soc.</w:t>
      </w:r>
      <w:r w:rsidRPr="004B3A7F">
        <w:t xml:space="preserve"> </w:t>
      </w:r>
      <w:r w:rsidRPr="004B3A7F">
        <w:rPr>
          <w:b/>
        </w:rPr>
        <w:t>136</w:t>
      </w:r>
      <w:r w:rsidRPr="004B3A7F">
        <w:t xml:space="preserve"> (49), 17095-17101, doi:10.1021/ja508272h, (2014).</w:t>
      </w:r>
    </w:p>
    <w:p w14:paraId="57A5C945" w14:textId="77777777" w:rsidR="004B3A7F" w:rsidRPr="004B3A7F" w:rsidRDefault="004B3A7F" w:rsidP="004B3A7F">
      <w:pPr>
        <w:pStyle w:val="EndNoteBibliography"/>
        <w:ind w:left="720" w:hanging="720"/>
      </w:pPr>
      <w:r w:rsidRPr="004B3A7F">
        <w:t>22</w:t>
      </w:r>
      <w:r w:rsidRPr="004B3A7F">
        <w:tab/>
        <w:t>Bonnet, S., Limburg, B., Meeldijk, J. D., Gebbink, R. J. M. K. &amp; Killian, J. A. Ruthenium-Decorated Lipid Vesicles: Light-Induced Release of [Ru(terpy)(bpy)(OH</w:t>
      </w:r>
      <w:r w:rsidRPr="004B3A7F">
        <w:rPr>
          <w:vertAlign w:val="subscript"/>
        </w:rPr>
        <w:t>2</w:t>
      </w:r>
      <w:r w:rsidRPr="004B3A7F">
        <w:t>)]</w:t>
      </w:r>
      <w:r w:rsidRPr="004B3A7F">
        <w:rPr>
          <w:vertAlign w:val="superscript"/>
        </w:rPr>
        <w:t xml:space="preserve">2+ </w:t>
      </w:r>
      <w:r w:rsidRPr="004B3A7F">
        <w:t xml:space="preserve">and Thermal Back Coordination. </w:t>
      </w:r>
      <w:r w:rsidRPr="004B3A7F">
        <w:rPr>
          <w:i/>
        </w:rPr>
        <w:t>J. Am. Chem. Soc.</w:t>
      </w:r>
      <w:r w:rsidRPr="004B3A7F">
        <w:t xml:space="preserve"> </w:t>
      </w:r>
      <w:r w:rsidRPr="004B3A7F">
        <w:rPr>
          <w:b/>
        </w:rPr>
        <w:t>133</w:t>
      </w:r>
      <w:r w:rsidRPr="004B3A7F">
        <w:t xml:space="preserve"> (2), 252-261, doi:10.1021/ja105025m, (2011).</w:t>
      </w:r>
    </w:p>
    <w:p w14:paraId="4CE2397C" w14:textId="77777777" w:rsidR="004B3A7F" w:rsidRPr="004B3A7F" w:rsidRDefault="004B3A7F" w:rsidP="004B3A7F">
      <w:pPr>
        <w:pStyle w:val="EndNoteBibliography"/>
        <w:ind w:left="720" w:hanging="720"/>
      </w:pPr>
      <w:r w:rsidRPr="004B3A7F">
        <w:t>23</w:t>
      </w:r>
      <w:r w:rsidRPr="004B3A7F">
        <w:tab/>
        <w:t xml:space="preserve">Askes, S. H. C., Bahreman, A. &amp; Bonnet, S. Activation of a Photodissociative Ruthenium Complex by Triplet–Triplet Annihilation Upconversion in Liposomes. </w:t>
      </w:r>
      <w:r w:rsidRPr="004B3A7F">
        <w:rPr>
          <w:i/>
        </w:rPr>
        <w:t>Angew. Chem. Int. Ed.</w:t>
      </w:r>
      <w:r w:rsidRPr="004B3A7F">
        <w:t xml:space="preserve"> </w:t>
      </w:r>
      <w:r w:rsidRPr="004B3A7F">
        <w:rPr>
          <w:b/>
        </w:rPr>
        <w:t>53</w:t>
      </w:r>
      <w:r w:rsidRPr="004B3A7F">
        <w:t xml:space="preserve"> (4), 1029-1033, doi:10.1002/anie.201309389, (2014).</w:t>
      </w:r>
    </w:p>
    <w:p w14:paraId="38EE8B52" w14:textId="77777777" w:rsidR="004B3A7F" w:rsidRPr="004B3A7F" w:rsidRDefault="004B3A7F" w:rsidP="004B3A7F">
      <w:pPr>
        <w:pStyle w:val="EndNoteBibliography"/>
        <w:ind w:left="720" w:hanging="720"/>
      </w:pPr>
      <w:r w:rsidRPr="004B3A7F">
        <w:t>24</w:t>
      </w:r>
      <w:r w:rsidRPr="004B3A7F">
        <w:tab/>
        <w:t>Koshiyama, T.</w:t>
      </w:r>
      <w:r w:rsidRPr="004B3A7F">
        <w:rPr>
          <w:i/>
        </w:rPr>
        <w:t xml:space="preserve"> et al.</w:t>
      </w:r>
      <w:r w:rsidRPr="004B3A7F">
        <w:t xml:space="preserve"> Regulation of a cerium(iv)-driven O2 evolution reaction using composites of liposome and lipophilic ruthenium complexes. </w:t>
      </w:r>
      <w:r w:rsidRPr="004B3A7F">
        <w:rPr>
          <w:i/>
        </w:rPr>
        <w:t>Dalton Trans.</w:t>
      </w:r>
      <w:r w:rsidRPr="004B3A7F">
        <w:t xml:space="preserve"> </w:t>
      </w:r>
      <w:r w:rsidRPr="004B3A7F">
        <w:rPr>
          <w:b/>
        </w:rPr>
        <w:t>44</w:t>
      </w:r>
      <w:r w:rsidRPr="004B3A7F">
        <w:t xml:space="preserve"> (34), 15126-15129, doi:10.1039/C5DT00793C, (2015).</w:t>
      </w:r>
    </w:p>
    <w:p w14:paraId="39A7E852" w14:textId="77777777" w:rsidR="004B3A7F" w:rsidRPr="004B3A7F" w:rsidRDefault="004B3A7F" w:rsidP="004B3A7F">
      <w:pPr>
        <w:pStyle w:val="EndNoteBibliography"/>
        <w:ind w:left="720" w:hanging="720"/>
      </w:pPr>
      <w:r w:rsidRPr="004B3A7F">
        <w:t>25</w:t>
      </w:r>
      <w:r w:rsidRPr="004B3A7F">
        <w:tab/>
        <w:t xml:space="preserve">Yamazaki, H., Hakamata, T., Komi, M. &amp; Yagi, M. Stoichiometric Photoisomerization of Mononuclear Ruthenium(II) Monoaquo Complexes Controlling Redox Properties and Water Oxidation Catalysis. </w:t>
      </w:r>
      <w:r w:rsidRPr="004B3A7F">
        <w:rPr>
          <w:i/>
        </w:rPr>
        <w:t>J. Am. Chem. Soc.</w:t>
      </w:r>
      <w:r w:rsidRPr="004B3A7F">
        <w:t xml:space="preserve"> </w:t>
      </w:r>
      <w:r w:rsidRPr="004B3A7F">
        <w:rPr>
          <w:b/>
        </w:rPr>
        <w:t>133</w:t>
      </w:r>
      <w:r w:rsidRPr="004B3A7F">
        <w:t xml:space="preserve"> (23), 8846-8849, doi:10.1021/ja2024228, (2011).</w:t>
      </w:r>
    </w:p>
    <w:p w14:paraId="3C6B2C9E" w14:textId="77777777" w:rsidR="004B3A7F" w:rsidRPr="004B3A7F" w:rsidRDefault="004B3A7F" w:rsidP="004B3A7F">
      <w:pPr>
        <w:pStyle w:val="EndNoteBibliography"/>
        <w:ind w:left="720" w:hanging="720"/>
      </w:pPr>
      <w:r w:rsidRPr="004B3A7F">
        <w:t>26</w:t>
      </w:r>
      <w:r w:rsidRPr="004B3A7F">
        <w:tab/>
        <w:t>Hirahara, M.</w:t>
      </w:r>
      <w:r w:rsidRPr="004B3A7F">
        <w:rPr>
          <w:i/>
        </w:rPr>
        <w:t xml:space="preserve"> et al.</w:t>
      </w:r>
      <w:r w:rsidRPr="004B3A7F">
        <w:t xml:space="preserve"> Mechanisms of Photoisomerization and Water-Oxidation Catalysis of Mononuclear Ruthenium(II) Monoaquo Complexes. </w:t>
      </w:r>
      <w:r w:rsidRPr="004B3A7F">
        <w:rPr>
          <w:i/>
        </w:rPr>
        <w:t>Inorg. Chem.</w:t>
      </w:r>
      <w:r w:rsidRPr="004B3A7F">
        <w:t xml:space="preserve"> </w:t>
      </w:r>
      <w:r w:rsidRPr="004B3A7F">
        <w:rPr>
          <w:b/>
        </w:rPr>
        <w:t>52</w:t>
      </w:r>
      <w:r w:rsidRPr="004B3A7F">
        <w:t xml:space="preserve"> (11), 6354-6364, doi:10.1021/ic400054k, (2013).</w:t>
      </w:r>
    </w:p>
    <w:p w14:paraId="5EE24DAE" w14:textId="77777777" w:rsidR="004B3A7F" w:rsidRPr="004B3A7F" w:rsidRDefault="004B3A7F" w:rsidP="004B3A7F">
      <w:pPr>
        <w:pStyle w:val="EndNoteBibliography"/>
        <w:ind w:left="720" w:hanging="720"/>
      </w:pPr>
      <w:r w:rsidRPr="004B3A7F">
        <w:t>27</w:t>
      </w:r>
      <w:r w:rsidRPr="004B3A7F">
        <w:tab/>
        <w:t>Hirahara, M.</w:t>
      </w:r>
      <w:r w:rsidRPr="004B3A7F">
        <w:rPr>
          <w:i/>
        </w:rPr>
        <w:t xml:space="preserve"> et al.</w:t>
      </w:r>
      <w:r w:rsidRPr="004B3A7F">
        <w:t xml:space="preserve"> New Series of Dinuclear Ruthenium(II) Complexes Synthesized Using Photoisomerization for Efficient Water Oxidation Catalysis. </w:t>
      </w:r>
      <w:r w:rsidRPr="004B3A7F">
        <w:rPr>
          <w:i/>
        </w:rPr>
        <w:t>Inorg. Chem.</w:t>
      </w:r>
      <w:r w:rsidRPr="004B3A7F">
        <w:t xml:space="preserve"> </w:t>
      </w:r>
      <w:r w:rsidRPr="004B3A7F">
        <w:rPr>
          <w:b/>
        </w:rPr>
        <w:t>54</w:t>
      </w:r>
      <w:r w:rsidRPr="004B3A7F">
        <w:t xml:space="preserve"> (15), 7627-7635, doi:10.1021/acs.inorgchem.5b01264, (2015).</w:t>
      </w:r>
    </w:p>
    <w:p w14:paraId="5606BDD5" w14:textId="77777777" w:rsidR="004B3A7F" w:rsidRPr="004B3A7F" w:rsidRDefault="004B3A7F" w:rsidP="004B3A7F">
      <w:pPr>
        <w:pStyle w:val="EndNoteBibliography"/>
        <w:ind w:left="720" w:hanging="720"/>
      </w:pPr>
      <w:r w:rsidRPr="004B3A7F">
        <w:t>28</w:t>
      </w:r>
      <w:r w:rsidRPr="004B3A7F">
        <w:tab/>
        <w:t>Hirahara, M.</w:t>
      </w:r>
      <w:r w:rsidRPr="004B3A7F">
        <w:rPr>
          <w:i/>
        </w:rPr>
        <w:t xml:space="preserve"> et al.</w:t>
      </w:r>
      <w:r w:rsidRPr="004B3A7F">
        <w:t xml:space="preserve"> Mechanisms and factors controlling photoisomerization equilibrium, ligand exchange and water oxidation catalysis of mononuclear ruthenium(II) complexes </w:t>
      </w:r>
      <w:r w:rsidRPr="004B3A7F">
        <w:rPr>
          <w:i/>
        </w:rPr>
        <w:t>Eur. J. Inorg. Chem.</w:t>
      </w:r>
      <w:r w:rsidRPr="004B3A7F">
        <w:t xml:space="preserve"> </w:t>
      </w:r>
      <w:r w:rsidRPr="004B3A7F">
        <w:rPr>
          <w:b/>
        </w:rPr>
        <w:t>2015</w:t>
      </w:r>
      <w:r w:rsidRPr="004B3A7F">
        <w:t xml:space="preserve"> 3892-3903, doi:10.1002/ejic.201500642, (2015).</w:t>
      </w:r>
    </w:p>
    <w:p w14:paraId="266D3766" w14:textId="77777777" w:rsidR="004B3A7F" w:rsidRPr="004B3A7F" w:rsidRDefault="004B3A7F" w:rsidP="004B3A7F">
      <w:pPr>
        <w:pStyle w:val="EndNoteBibliography"/>
        <w:ind w:left="720" w:hanging="720"/>
      </w:pPr>
      <w:r w:rsidRPr="004B3A7F">
        <w:t>29</w:t>
      </w:r>
      <w:r w:rsidRPr="004B3A7F">
        <w:tab/>
        <w:t>Hirahara, M.</w:t>
      </w:r>
      <w:r w:rsidRPr="004B3A7F">
        <w:rPr>
          <w:i/>
        </w:rPr>
        <w:t xml:space="preserve"> et al.</w:t>
      </w:r>
      <w:r w:rsidRPr="004B3A7F">
        <w:t xml:space="preserve"> Visible-Light-Induced Morphological Changes of Giant Vesicles by Photoisomerization of a Ruthenium Aqua Complex. </w:t>
      </w:r>
      <w:r w:rsidRPr="004B3A7F">
        <w:rPr>
          <w:i/>
        </w:rPr>
        <w:t>Chem. Eur. J.</w:t>
      </w:r>
      <w:r w:rsidRPr="004B3A7F">
        <w:t xml:space="preserve"> </w:t>
      </w:r>
      <w:r w:rsidRPr="004B3A7F">
        <w:rPr>
          <w:b/>
        </w:rPr>
        <w:t>22</w:t>
      </w:r>
      <w:r w:rsidRPr="004B3A7F">
        <w:t xml:space="preserve"> (8), 2590-2594, doi:10.1002/chem.201504249, (2016).</w:t>
      </w:r>
    </w:p>
    <w:p w14:paraId="1BF9C9F3" w14:textId="77777777" w:rsidR="004B3A7F" w:rsidRPr="004B3A7F" w:rsidRDefault="004B3A7F" w:rsidP="004B3A7F">
      <w:pPr>
        <w:pStyle w:val="EndNoteBibliography"/>
        <w:ind w:left="720" w:hanging="720"/>
      </w:pPr>
      <w:r w:rsidRPr="004B3A7F">
        <w:t>30</w:t>
      </w:r>
      <w:r w:rsidRPr="004B3A7F">
        <w:tab/>
        <w:t xml:space="preserve">Sullivan, B. P., Calvert, J. M. &amp; Meyer, T. J. Cis-trans isomerism in (trpy)(PPh3)RuC12.  Comparisons between the chemical and physical properties of a cis-trans isomeric pair. </w:t>
      </w:r>
      <w:r w:rsidRPr="004B3A7F">
        <w:rPr>
          <w:i/>
        </w:rPr>
        <w:t>Inorg. Chem.</w:t>
      </w:r>
      <w:r w:rsidRPr="004B3A7F">
        <w:t xml:space="preserve"> </w:t>
      </w:r>
      <w:r w:rsidRPr="004B3A7F">
        <w:rPr>
          <w:b/>
        </w:rPr>
        <w:t>19</w:t>
      </w:r>
      <w:r w:rsidRPr="004B3A7F">
        <w:t xml:space="preserve"> (5), 1404-1407, doi:10.1021/ic50207a066, (1980).</w:t>
      </w:r>
    </w:p>
    <w:p w14:paraId="191078A9" w14:textId="77777777" w:rsidR="004B3A7F" w:rsidRPr="004B3A7F" w:rsidRDefault="004B3A7F" w:rsidP="004B3A7F">
      <w:pPr>
        <w:pStyle w:val="EndNoteBibliography"/>
        <w:ind w:left="720" w:hanging="720"/>
      </w:pPr>
      <w:r w:rsidRPr="004B3A7F">
        <w:t>31</w:t>
      </w:r>
      <w:r w:rsidRPr="004B3A7F">
        <w:tab/>
        <w:t xml:space="preserve">Walde, P., Cosentino, K., Engel, H. &amp; Stano, P. Giant Vesicles: Preparations and Applications. </w:t>
      </w:r>
      <w:r w:rsidRPr="004B3A7F">
        <w:rPr>
          <w:i/>
        </w:rPr>
        <w:t>ChemBioChem.</w:t>
      </w:r>
      <w:r w:rsidRPr="004B3A7F">
        <w:t xml:space="preserve"> </w:t>
      </w:r>
      <w:r w:rsidRPr="004B3A7F">
        <w:rPr>
          <w:b/>
        </w:rPr>
        <w:t>11</w:t>
      </w:r>
      <w:r w:rsidRPr="004B3A7F">
        <w:t xml:space="preserve"> (7), 848-865, doi:10.1002/cbic.201000010, (2010).</w:t>
      </w:r>
    </w:p>
    <w:p w14:paraId="242E204C" w14:textId="1D491DFF" w:rsidR="009F3887" w:rsidRPr="001234A5" w:rsidRDefault="00E70B48" w:rsidP="00B1789B">
      <w:r w:rsidRPr="001234A5">
        <w:fldChar w:fldCharType="end"/>
      </w:r>
    </w:p>
    <w:p w14:paraId="1899BAFC" w14:textId="68D86212" w:rsidR="009757A5" w:rsidRPr="001234A5" w:rsidRDefault="009757A5" w:rsidP="00B1789B"/>
    <w:sectPr w:rsidR="009757A5" w:rsidRPr="001234A5" w:rsidSect="00CD3297">
      <w:headerReference w:type="default" r:id="rId9"/>
      <w:footerReference w:type="default" r:id="rId10"/>
      <w:footerReference w:type="firs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F55EFE" w14:textId="77777777" w:rsidR="00C4773F" w:rsidRDefault="00C4773F" w:rsidP="00621C4E">
      <w:r>
        <w:separator/>
      </w:r>
    </w:p>
  </w:endnote>
  <w:endnote w:type="continuationSeparator" w:id="0">
    <w:p w14:paraId="51DC2F46" w14:textId="77777777" w:rsidR="00C4773F" w:rsidRDefault="00C4773F" w:rsidP="00621C4E">
      <w:r>
        <w:continuationSeparator/>
      </w:r>
    </w:p>
  </w:endnote>
  <w:endnote w:type="continuationNotice" w:id="1">
    <w:p w14:paraId="4E496AAA" w14:textId="77777777" w:rsidR="00C4773F" w:rsidRDefault="00C477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D94994" w14:textId="0DBECB73" w:rsidR="00BA6CDD" w:rsidRPr="00494F77" w:rsidRDefault="00BA6CDD" w:rsidP="00621C4E">
    <w:r w:rsidRPr="00494F77">
      <w:t xml:space="preserve">Page </w:t>
    </w:r>
    <w:r w:rsidRPr="00494F77">
      <w:fldChar w:fldCharType="begin"/>
    </w:r>
    <w:r w:rsidRPr="00494F77">
      <w:instrText xml:space="preserve"> PAGE </w:instrText>
    </w:r>
    <w:r w:rsidRPr="00494F77">
      <w:fldChar w:fldCharType="separate"/>
    </w:r>
    <w:r w:rsidR="005D7075">
      <w:rPr>
        <w:noProof/>
      </w:rPr>
      <w:t>9</w:t>
    </w:r>
    <w:r w:rsidRPr="00494F77">
      <w:fldChar w:fldCharType="end"/>
    </w:r>
    <w:r w:rsidRPr="00494F77">
      <w:t xml:space="preserve"> of </w:t>
    </w:r>
    <w:r w:rsidR="00C4773F">
      <w:fldChar w:fldCharType="begin"/>
    </w:r>
    <w:r w:rsidR="00C4773F">
      <w:instrText xml:space="preserve"> NUMPAGES  </w:instrText>
    </w:r>
    <w:r w:rsidR="00C4773F">
      <w:fldChar w:fldCharType="separate"/>
    </w:r>
    <w:r w:rsidR="005D7075">
      <w:rPr>
        <w:noProof/>
      </w:rPr>
      <w:t>10</w:t>
    </w:r>
    <w:r w:rsidR="00C4773F">
      <w:rPr>
        <w:noProof/>
      </w:rPr>
      <w:fldChar w:fldCharType="end"/>
    </w:r>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D83382" w14:textId="18A036A4" w:rsidR="00BA6CDD" w:rsidRPr="00BD60B4" w:rsidRDefault="00BA6CDD"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5D7075">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5D7075">
      <w:rPr>
        <w:noProof/>
        <w:sz w:val="22"/>
      </w:rPr>
      <w:t>2</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1E3CE86E" w14:textId="77777777" w:rsidR="00BA6CDD" w:rsidRDefault="00BA6CDD"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FD0D97" w14:textId="77777777" w:rsidR="00C4773F" w:rsidRDefault="00C4773F" w:rsidP="00621C4E">
      <w:r>
        <w:separator/>
      </w:r>
    </w:p>
  </w:footnote>
  <w:footnote w:type="continuationSeparator" w:id="0">
    <w:p w14:paraId="0F5FCC83" w14:textId="77777777" w:rsidR="00C4773F" w:rsidRDefault="00C4773F" w:rsidP="00621C4E">
      <w:r>
        <w:continuationSeparator/>
      </w:r>
    </w:p>
  </w:footnote>
  <w:footnote w:type="continuationNotice" w:id="1">
    <w:p w14:paraId="41B2912F" w14:textId="77777777" w:rsidR="00C4773F" w:rsidRDefault="00C4773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711F0" w14:textId="77777777" w:rsidR="00BA6CDD" w:rsidRPr="006F06E4" w:rsidRDefault="00BA6CDD"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9CD29CCE"/>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
    <w:nsid w:val="05B529DD"/>
    <w:multiLevelType w:val="hybridMultilevel"/>
    <w:tmpl w:val="62027B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0A5813C8"/>
    <w:multiLevelType w:val="multilevel"/>
    <w:tmpl w:val="A1A4B478"/>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CED2327"/>
    <w:multiLevelType w:val="multilevel"/>
    <w:tmpl w:val="964411F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D231E56"/>
    <w:multiLevelType w:val="multilevel"/>
    <w:tmpl w:val="A17A64FE"/>
    <w:lvl w:ilvl="0">
      <w:start w:val="2"/>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2783350"/>
    <w:multiLevelType w:val="multilevel"/>
    <w:tmpl w:val="A71A410E"/>
    <w:lvl w:ilvl="0">
      <w:start w:val="1"/>
      <w:numFmt w:val="decimal"/>
      <w:lvlText w:val="%1."/>
      <w:lvlJc w:val="left"/>
      <w:pPr>
        <w:ind w:left="555" w:hanging="555"/>
      </w:pPr>
      <w:rPr>
        <w:rFonts w:hint="default"/>
      </w:rPr>
    </w:lvl>
    <w:lvl w:ilvl="1">
      <w:start w:val="5"/>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2F74D52"/>
    <w:multiLevelType w:val="multilevel"/>
    <w:tmpl w:val="D690FEEC"/>
    <w:lvl w:ilvl="0">
      <w:start w:val="2"/>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173C7E70"/>
    <w:multiLevelType w:val="multilevel"/>
    <w:tmpl w:val="A1A4B478"/>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0202D94"/>
    <w:multiLevelType w:val="multilevel"/>
    <w:tmpl w:val="88E674F4"/>
    <w:lvl w:ilvl="0">
      <w:start w:val="1"/>
      <w:numFmt w:val="decimal"/>
      <w:lvlText w:val="%1."/>
      <w:lvlJc w:val="left"/>
      <w:pPr>
        <w:ind w:left="555" w:hanging="555"/>
      </w:pPr>
      <w:rPr>
        <w:rFonts w:hint="default"/>
      </w:rPr>
    </w:lvl>
    <w:lvl w:ilvl="1">
      <w:start w:val="5"/>
      <w:numFmt w:val="decimal"/>
      <w:lvlText w:val="%1.%2."/>
      <w:lvlJc w:val="left"/>
      <w:pPr>
        <w:ind w:left="555" w:hanging="555"/>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231D4070"/>
    <w:multiLevelType w:val="multilevel"/>
    <w:tmpl w:val="A1A4B47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270771C5"/>
    <w:multiLevelType w:val="multilevel"/>
    <w:tmpl w:val="D690FEEC"/>
    <w:lvl w:ilvl="0">
      <w:start w:val="1"/>
      <w:numFmt w:val="decimal"/>
      <w:lvlText w:val="%1."/>
      <w:lvlJc w:val="left"/>
      <w:pPr>
        <w:ind w:left="555" w:hanging="555"/>
      </w:pPr>
      <w:rPr>
        <w:rFonts w:hint="default"/>
      </w:rPr>
    </w:lvl>
    <w:lvl w:ilvl="1">
      <w:start w:val="6"/>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275C3250"/>
    <w:multiLevelType w:val="multilevel"/>
    <w:tmpl w:val="C52CE5E6"/>
    <w:lvl w:ilvl="0">
      <w:start w:val="1"/>
      <w:numFmt w:val="decimal"/>
      <w:lvlText w:val="%1."/>
      <w:lvlJc w:val="left"/>
      <w:pPr>
        <w:ind w:left="555" w:hanging="555"/>
      </w:pPr>
      <w:rPr>
        <w:rFonts w:hint="default"/>
      </w:rPr>
    </w:lvl>
    <w:lvl w:ilvl="1">
      <w:start w:val="7"/>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2F0106AD"/>
    <w:multiLevelType w:val="hybridMultilevel"/>
    <w:tmpl w:val="805818D8"/>
    <w:lvl w:ilvl="0" w:tplc="ABEAAD4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nsid w:val="2FB56269"/>
    <w:multiLevelType w:val="multilevel"/>
    <w:tmpl w:val="270A38B4"/>
    <w:lvl w:ilvl="0">
      <w:start w:val="1"/>
      <w:numFmt w:val="decimal"/>
      <w:lvlText w:val="%1."/>
      <w:lvlJc w:val="left"/>
      <w:pPr>
        <w:ind w:left="420" w:hanging="420"/>
      </w:pPr>
    </w:lvl>
    <w:lvl w:ilvl="1">
      <w:start w:val="7"/>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37237B21"/>
    <w:multiLevelType w:val="multilevel"/>
    <w:tmpl w:val="E432D62C"/>
    <w:lvl w:ilvl="0">
      <w:start w:val="1"/>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374632C6"/>
    <w:multiLevelType w:val="hybridMultilevel"/>
    <w:tmpl w:val="97FC43A8"/>
    <w:lvl w:ilvl="0" w:tplc="A358CF7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46311684"/>
    <w:multiLevelType w:val="multilevel"/>
    <w:tmpl w:val="D690FEEC"/>
    <w:lvl w:ilvl="0">
      <w:start w:val="2"/>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474B4CCE"/>
    <w:multiLevelType w:val="hybridMultilevel"/>
    <w:tmpl w:val="730E3B2E"/>
    <w:lvl w:ilvl="0" w:tplc="7EFE77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nsid w:val="48731B5B"/>
    <w:multiLevelType w:val="hybridMultilevel"/>
    <w:tmpl w:val="D7BE0E52"/>
    <w:lvl w:ilvl="0" w:tplc="A358CF7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nsid w:val="4FA77DA5"/>
    <w:multiLevelType w:val="multilevel"/>
    <w:tmpl w:val="E432D62C"/>
    <w:lvl w:ilvl="0">
      <w:start w:val="1"/>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51CB28D3"/>
    <w:multiLevelType w:val="hybridMultilevel"/>
    <w:tmpl w:val="62027B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nsid w:val="53C20C54"/>
    <w:multiLevelType w:val="hybridMultilevel"/>
    <w:tmpl w:val="62027B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2">
    <w:nsid w:val="53C5038A"/>
    <w:multiLevelType w:val="hybridMultilevel"/>
    <w:tmpl w:val="62027B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nsid w:val="567C1F34"/>
    <w:multiLevelType w:val="hybridMultilevel"/>
    <w:tmpl w:val="F926BAB8"/>
    <w:lvl w:ilvl="0" w:tplc="A358CF7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4">
    <w:nsid w:val="57C723A2"/>
    <w:multiLevelType w:val="multilevel"/>
    <w:tmpl w:val="A1A4B478"/>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5D1009AC"/>
    <w:multiLevelType w:val="hybridMultilevel"/>
    <w:tmpl w:val="62027B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6">
    <w:nsid w:val="5D4F75D9"/>
    <w:multiLevelType w:val="multilevel"/>
    <w:tmpl w:val="996070D4"/>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5F4639A7"/>
    <w:multiLevelType w:val="hybridMultilevel"/>
    <w:tmpl w:val="62027B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nsid w:val="5FBF7CA6"/>
    <w:multiLevelType w:val="multilevel"/>
    <w:tmpl w:val="270A38B4"/>
    <w:lvl w:ilvl="0">
      <w:start w:val="1"/>
      <w:numFmt w:val="decimal"/>
      <w:lvlText w:val="%1."/>
      <w:lvlJc w:val="left"/>
      <w:pPr>
        <w:ind w:left="420" w:hanging="420"/>
      </w:pPr>
    </w:lvl>
    <w:lvl w:ilvl="1">
      <w:start w:val="7"/>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671276EF"/>
    <w:multiLevelType w:val="multilevel"/>
    <w:tmpl w:val="A1A4B478"/>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nsid w:val="6BE17112"/>
    <w:multiLevelType w:val="multilevel"/>
    <w:tmpl w:val="D690FEEC"/>
    <w:lvl w:ilvl="0">
      <w:start w:val="2"/>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nsid w:val="6DDD0FA4"/>
    <w:multiLevelType w:val="multilevel"/>
    <w:tmpl w:val="40DA3588"/>
    <w:lvl w:ilvl="0">
      <w:start w:val="2"/>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nsid w:val="6EB55A82"/>
    <w:multiLevelType w:val="multilevel"/>
    <w:tmpl w:val="A1A4B478"/>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6F822F0C"/>
    <w:multiLevelType w:val="multilevel"/>
    <w:tmpl w:val="A17A64FE"/>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71CE4988"/>
    <w:multiLevelType w:val="multilevel"/>
    <w:tmpl w:val="40DA3588"/>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74912B0D"/>
    <w:multiLevelType w:val="multilevel"/>
    <w:tmpl w:val="A17A64FE"/>
    <w:lvl w:ilvl="0">
      <w:start w:val="1"/>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773F6E36"/>
    <w:multiLevelType w:val="multilevel"/>
    <w:tmpl w:val="A1A4B478"/>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7873951"/>
    <w:multiLevelType w:val="multilevel"/>
    <w:tmpl w:val="A1A4B478"/>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nsid w:val="7E167002"/>
    <w:multiLevelType w:val="hybridMultilevel"/>
    <w:tmpl w:val="730E3B2E"/>
    <w:lvl w:ilvl="0" w:tplc="7EFE77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7"/>
  </w:num>
  <w:num w:numId="2">
    <w:abstractNumId w:val="1"/>
  </w:num>
  <w:num w:numId="3">
    <w:abstractNumId w:val="27"/>
  </w:num>
  <w:num w:numId="4">
    <w:abstractNumId w:val="15"/>
  </w:num>
  <w:num w:numId="5">
    <w:abstractNumId w:val="18"/>
  </w:num>
  <w:num w:numId="6">
    <w:abstractNumId w:val="12"/>
  </w:num>
  <w:num w:numId="7">
    <w:abstractNumId w:val="23"/>
  </w:num>
  <w:num w:numId="8">
    <w:abstractNumId w:val="39"/>
  </w:num>
  <w:num w:numId="9">
    <w:abstractNumId w:val="17"/>
  </w:num>
  <w:num w:numId="10">
    <w:abstractNumId w:val="22"/>
  </w:num>
  <w:num w:numId="11">
    <w:abstractNumId w:val="20"/>
  </w:num>
  <w:num w:numId="12">
    <w:abstractNumId w:val="0"/>
  </w:num>
  <w:num w:numId="13">
    <w:abstractNumId w:val="21"/>
  </w:num>
  <w:num w:numId="14">
    <w:abstractNumId w:val="25"/>
  </w:num>
  <w:num w:numId="15">
    <w:abstractNumId w:val="28"/>
  </w:num>
  <w:num w:numId="16">
    <w:abstractNumId w:val="3"/>
  </w:num>
  <w:num w:numId="17">
    <w:abstractNumId w:val="34"/>
  </w:num>
  <w:num w:numId="18">
    <w:abstractNumId w:val="35"/>
  </w:num>
  <w:num w:numId="19">
    <w:abstractNumId w:val="19"/>
  </w:num>
  <w:num w:numId="20">
    <w:abstractNumId w:val="5"/>
  </w:num>
  <w:num w:numId="21">
    <w:abstractNumId w:val="8"/>
  </w:num>
  <w:num w:numId="22">
    <w:abstractNumId w:val="10"/>
  </w:num>
  <w:num w:numId="23">
    <w:abstractNumId w:val="11"/>
  </w:num>
  <w:num w:numId="24">
    <w:abstractNumId w:val="13"/>
  </w:num>
  <w:num w:numId="25">
    <w:abstractNumId w:val="7"/>
  </w:num>
  <w:num w:numId="26">
    <w:abstractNumId w:val="32"/>
  </w:num>
  <w:num w:numId="27">
    <w:abstractNumId w:val="36"/>
  </w:num>
  <w:num w:numId="28">
    <w:abstractNumId w:val="24"/>
  </w:num>
  <w:num w:numId="29">
    <w:abstractNumId w:val="33"/>
  </w:num>
  <w:num w:numId="30">
    <w:abstractNumId w:val="4"/>
  </w:num>
  <w:num w:numId="31">
    <w:abstractNumId w:val="31"/>
  </w:num>
  <w:num w:numId="32">
    <w:abstractNumId w:val="14"/>
  </w:num>
  <w:num w:numId="33">
    <w:abstractNumId w:val="16"/>
  </w:num>
  <w:num w:numId="34">
    <w:abstractNumId w:val="30"/>
  </w:num>
  <w:num w:numId="35">
    <w:abstractNumId w:val="6"/>
  </w:num>
  <w:num w:numId="36">
    <w:abstractNumId w:val="26"/>
  </w:num>
  <w:num w:numId="37">
    <w:abstractNumId w:val="29"/>
  </w:num>
  <w:num w:numId="38">
    <w:abstractNumId w:val="38"/>
  </w:num>
  <w:num w:numId="39">
    <w:abstractNumId w:val="2"/>
  </w:num>
  <w:num w:numId="40">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ja-JP"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rawingGridHorizontalSpacing w:val="120"/>
  <w:displayHorizontalDrawingGridEvery w:val="2"/>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rxrt9xip02dse0wscxaxpr99xdw2tdvtp0&quot;&gt;WaterOxdation-Converted&lt;record-ids&gt;&lt;item&gt;450&lt;/item&gt;&lt;item&gt;452&lt;/item&gt;&lt;item&gt;507&lt;/item&gt;&lt;item&gt;549&lt;/item&gt;&lt;item&gt;552&lt;/item&gt;&lt;item&gt;659&lt;/item&gt;&lt;item&gt;665&lt;/item&gt;&lt;item&gt;666&lt;/item&gt;&lt;item&gt;757&lt;/item&gt;&lt;item&gt;792&lt;/item&gt;&lt;item&gt;840&lt;/item&gt;&lt;item&gt;845&lt;/item&gt;&lt;item&gt;847&lt;/item&gt;&lt;item&gt;915&lt;/item&gt;&lt;item&gt;923&lt;/item&gt;&lt;item&gt;924&lt;/item&gt;&lt;item&gt;926&lt;/item&gt;&lt;item&gt;927&lt;/item&gt;&lt;item&gt;929&lt;/item&gt;&lt;item&gt;934&lt;/item&gt;&lt;item&gt;935&lt;/item&gt;&lt;item&gt;969&lt;/item&gt;&lt;item&gt;970&lt;/item&gt;&lt;item&gt;971&lt;/item&gt;&lt;item&gt;975&lt;/item&gt;&lt;item&gt;976&lt;/item&gt;&lt;item&gt;977&lt;/item&gt;&lt;item&gt;978&lt;/item&gt;&lt;item&gt;989&lt;/item&gt;&lt;item&gt;992&lt;/item&gt;&lt;item&gt;996&lt;/item&gt;&lt;/record-ids&gt;&lt;/item&gt;&lt;/Libraries&gt;"/>
  </w:docVars>
  <w:rsids>
    <w:rsidRoot w:val="00EE705F"/>
    <w:rsid w:val="00001806"/>
    <w:rsid w:val="00005815"/>
    <w:rsid w:val="000073F3"/>
    <w:rsid w:val="00007DBC"/>
    <w:rsid w:val="00007EA1"/>
    <w:rsid w:val="000100F0"/>
    <w:rsid w:val="0001296A"/>
    <w:rsid w:val="00012D02"/>
    <w:rsid w:val="00012FF9"/>
    <w:rsid w:val="000155DB"/>
    <w:rsid w:val="00021434"/>
    <w:rsid w:val="00021DF3"/>
    <w:rsid w:val="00023869"/>
    <w:rsid w:val="00024598"/>
    <w:rsid w:val="000317D3"/>
    <w:rsid w:val="00031F07"/>
    <w:rsid w:val="00032769"/>
    <w:rsid w:val="00037A06"/>
    <w:rsid w:val="00037B58"/>
    <w:rsid w:val="00041D8D"/>
    <w:rsid w:val="00042640"/>
    <w:rsid w:val="00042807"/>
    <w:rsid w:val="0004364E"/>
    <w:rsid w:val="00051B73"/>
    <w:rsid w:val="00060ABE"/>
    <w:rsid w:val="00061A50"/>
    <w:rsid w:val="00064104"/>
    <w:rsid w:val="00066025"/>
    <w:rsid w:val="00067BC0"/>
    <w:rsid w:val="000701D1"/>
    <w:rsid w:val="000728CB"/>
    <w:rsid w:val="00077E42"/>
    <w:rsid w:val="00080A20"/>
    <w:rsid w:val="00082796"/>
    <w:rsid w:val="00086077"/>
    <w:rsid w:val="0008754B"/>
    <w:rsid w:val="00087C0A"/>
    <w:rsid w:val="00090A39"/>
    <w:rsid w:val="00093BC4"/>
    <w:rsid w:val="00097929"/>
    <w:rsid w:val="000A1E80"/>
    <w:rsid w:val="000A3B70"/>
    <w:rsid w:val="000A41CF"/>
    <w:rsid w:val="000A5153"/>
    <w:rsid w:val="000B10AE"/>
    <w:rsid w:val="000B30BF"/>
    <w:rsid w:val="000B566B"/>
    <w:rsid w:val="000B7294"/>
    <w:rsid w:val="000B75D0"/>
    <w:rsid w:val="000C1CF8"/>
    <w:rsid w:val="000C49CF"/>
    <w:rsid w:val="000C52E9"/>
    <w:rsid w:val="000C5CDC"/>
    <w:rsid w:val="000C65DC"/>
    <w:rsid w:val="000C66F3"/>
    <w:rsid w:val="000C6900"/>
    <w:rsid w:val="000D01ED"/>
    <w:rsid w:val="000D31E8"/>
    <w:rsid w:val="000D76E4"/>
    <w:rsid w:val="000D7B2B"/>
    <w:rsid w:val="000E3816"/>
    <w:rsid w:val="000E4F77"/>
    <w:rsid w:val="000E5012"/>
    <w:rsid w:val="000F265C"/>
    <w:rsid w:val="000F3AFA"/>
    <w:rsid w:val="000F5712"/>
    <w:rsid w:val="000F6611"/>
    <w:rsid w:val="000F7E22"/>
    <w:rsid w:val="00100719"/>
    <w:rsid w:val="00111105"/>
    <w:rsid w:val="00112EEB"/>
    <w:rsid w:val="00114544"/>
    <w:rsid w:val="00122A5D"/>
    <w:rsid w:val="001232F3"/>
    <w:rsid w:val="001234A5"/>
    <w:rsid w:val="0012563A"/>
    <w:rsid w:val="001313A7"/>
    <w:rsid w:val="0013276F"/>
    <w:rsid w:val="00140603"/>
    <w:rsid w:val="0014385E"/>
    <w:rsid w:val="00147908"/>
    <w:rsid w:val="00150408"/>
    <w:rsid w:val="00152A23"/>
    <w:rsid w:val="00162CB7"/>
    <w:rsid w:val="00171E5B"/>
    <w:rsid w:val="00171F94"/>
    <w:rsid w:val="001764DC"/>
    <w:rsid w:val="0017668A"/>
    <w:rsid w:val="001766FE"/>
    <w:rsid w:val="001768FE"/>
    <w:rsid w:val="001771E7"/>
    <w:rsid w:val="00177977"/>
    <w:rsid w:val="00177AA8"/>
    <w:rsid w:val="0018032C"/>
    <w:rsid w:val="001915B6"/>
    <w:rsid w:val="00192006"/>
    <w:rsid w:val="00193180"/>
    <w:rsid w:val="00195F7F"/>
    <w:rsid w:val="001A1529"/>
    <w:rsid w:val="001A35DE"/>
    <w:rsid w:val="001A55C5"/>
    <w:rsid w:val="001B2E2D"/>
    <w:rsid w:val="001B2FE8"/>
    <w:rsid w:val="001B46CB"/>
    <w:rsid w:val="001B4F27"/>
    <w:rsid w:val="001B5CD2"/>
    <w:rsid w:val="001C0BEE"/>
    <w:rsid w:val="001C2A98"/>
    <w:rsid w:val="001D22BC"/>
    <w:rsid w:val="001D3D7D"/>
    <w:rsid w:val="001D3FFF"/>
    <w:rsid w:val="001D625F"/>
    <w:rsid w:val="001D7576"/>
    <w:rsid w:val="001D7F33"/>
    <w:rsid w:val="001E14A0"/>
    <w:rsid w:val="001E52BB"/>
    <w:rsid w:val="001E7376"/>
    <w:rsid w:val="001F225C"/>
    <w:rsid w:val="00201CFA"/>
    <w:rsid w:val="0020220D"/>
    <w:rsid w:val="00202448"/>
    <w:rsid w:val="00202D15"/>
    <w:rsid w:val="00214BEE"/>
    <w:rsid w:val="00216B20"/>
    <w:rsid w:val="002205B8"/>
    <w:rsid w:val="002259E5"/>
    <w:rsid w:val="00226140"/>
    <w:rsid w:val="002274F3"/>
    <w:rsid w:val="0023094C"/>
    <w:rsid w:val="00231EA2"/>
    <w:rsid w:val="0023432F"/>
    <w:rsid w:val="00234BE3"/>
    <w:rsid w:val="00235A90"/>
    <w:rsid w:val="002414DC"/>
    <w:rsid w:val="00241E48"/>
    <w:rsid w:val="0024214E"/>
    <w:rsid w:val="00242623"/>
    <w:rsid w:val="002447B1"/>
    <w:rsid w:val="00245FCA"/>
    <w:rsid w:val="00250558"/>
    <w:rsid w:val="00260652"/>
    <w:rsid w:val="00261F25"/>
    <w:rsid w:val="002624BE"/>
    <w:rsid w:val="00262C13"/>
    <w:rsid w:val="00263CFF"/>
    <w:rsid w:val="002648A9"/>
    <w:rsid w:val="0026553C"/>
    <w:rsid w:val="00267DD5"/>
    <w:rsid w:val="00274A0A"/>
    <w:rsid w:val="00275D8A"/>
    <w:rsid w:val="00277593"/>
    <w:rsid w:val="00277A8A"/>
    <w:rsid w:val="00280918"/>
    <w:rsid w:val="00282AF6"/>
    <w:rsid w:val="0028374E"/>
    <w:rsid w:val="00287085"/>
    <w:rsid w:val="00287C4A"/>
    <w:rsid w:val="00290AF9"/>
    <w:rsid w:val="002967CF"/>
    <w:rsid w:val="00297788"/>
    <w:rsid w:val="002A64A6"/>
    <w:rsid w:val="002C47D4"/>
    <w:rsid w:val="002C7A6D"/>
    <w:rsid w:val="002D0BA8"/>
    <w:rsid w:val="002D0F38"/>
    <w:rsid w:val="002D6A8B"/>
    <w:rsid w:val="002D77E3"/>
    <w:rsid w:val="002E0778"/>
    <w:rsid w:val="002E392D"/>
    <w:rsid w:val="002F0AC3"/>
    <w:rsid w:val="002F2859"/>
    <w:rsid w:val="002F6E3C"/>
    <w:rsid w:val="0030117D"/>
    <w:rsid w:val="00303C87"/>
    <w:rsid w:val="003120CB"/>
    <w:rsid w:val="003175F7"/>
    <w:rsid w:val="00320153"/>
    <w:rsid w:val="00320367"/>
    <w:rsid w:val="00321AFC"/>
    <w:rsid w:val="00322871"/>
    <w:rsid w:val="003244BA"/>
    <w:rsid w:val="00326FB3"/>
    <w:rsid w:val="003316D4"/>
    <w:rsid w:val="00333822"/>
    <w:rsid w:val="00336715"/>
    <w:rsid w:val="00340DFD"/>
    <w:rsid w:val="00344127"/>
    <w:rsid w:val="00350CD7"/>
    <w:rsid w:val="003542B9"/>
    <w:rsid w:val="003602E2"/>
    <w:rsid w:val="00360C17"/>
    <w:rsid w:val="003621C6"/>
    <w:rsid w:val="003622B8"/>
    <w:rsid w:val="00366B76"/>
    <w:rsid w:val="00373051"/>
    <w:rsid w:val="003739CC"/>
    <w:rsid w:val="00373B8F"/>
    <w:rsid w:val="00376D95"/>
    <w:rsid w:val="00377FBB"/>
    <w:rsid w:val="00380CB1"/>
    <w:rsid w:val="00381AA2"/>
    <w:rsid w:val="00381DD6"/>
    <w:rsid w:val="00394E97"/>
    <w:rsid w:val="00396747"/>
    <w:rsid w:val="003A0429"/>
    <w:rsid w:val="003A16FC"/>
    <w:rsid w:val="003A3809"/>
    <w:rsid w:val="003A4FCD"/>
    <w:rsid w:val="003A563B"/>
    <w:rsid w:val="003A7AEE"/>
    <w:rsid w:val="003B0944"/>
    <w:rsid w:val="003B1593"/>
    <w:rsid w:val="003B4381"/>
    <w:rsid w:val="003C0253"/>
    <w:rsid w:val="003C1043"/>
    <w:rsid w:val="003C1A30"/>
    <w:rsid w:val="003C388E"/>
    <w:rsid w:val="003C6779"/>
    <w:rsid w:val="003D2998"/>
    <w:rsid w:val="003D2F0A"/>
    <w:rsid w:val="003D3891"/>
    <w:rsid w:val="003D3E1E"/>
    <w:rsid w:val="003D4A94"/>
    <w:rsid w:val="003D5CC9"/>
    <w:rsid w:val="003E0F4F"/>
    <w:rsid w:val="003E18AC"/>
    <w:rsid w:val="003E210B"/>
    <w:rsid w:val="003E2A12"/>
    <w:rsid w:val="003E3384"/>
    <w:rsid w:val="003E548E"/>
    <w:rsid w:val="0040091B"/>
    <w:rsid w:val="004038BE"/>
    <w:rsid w:val="00404BC2"/>
    <w:rsid w:val="004148E1"/>
    <w:rsid w:val="00414CFA"/>
    <w:rsid w:val="00415150"/>
    <w:rsid w:val="00415B73"/>
    <w:rsid w:val="00420BE9"/>
    <w:rsid w:val="00421C67"/>
    <w:rsid w:val="00423AD8"/>
    <w:rsid w:val="00424C85"/>
    <w:rsid w:val="004260BD"/>
    <w:rsid w:val="0042627E"/>
    <w:rsid w:val="00426BD2"/>
    <w:rsid w:val="0043012F"/>
    <w:rsid w:val="00430F1F"/>
    <w:rsid w:val="004326EA"/>
    <w:rsid w:val="0043473F"/>
    <w:rsid w:val="00442101"/>
    <w:rsid w:val="0044456B"/>
    <w:rsid w:val="00447013"/>
    <w:rsid w:val="00447BD1"/>
    <w:rsid w:val="004507F3"/>
    <w:rsid w:val="00450AF4"/>
    <w:rsid w:val="004517B7"/>
    <w:rsid w:val="00463D15"/>
    <w:rsid w:val="00464DD2"/>
    <w:rsid w:val="004671C7"/>
    <w:rsid w:val="00472F4D"/>
    <w:rsid w:val="004730BF"/>
    <w:rsid w:val="00473E46"/>
    <w:rsid w:val="0047535C"/>
    <w:rsid w:val="00485870"/>
    <w:rsid w:val="00485FE8"/>
    <w:rsid w:val="00491B56"/>
    <w:rsid w:val="00492EB5"/>
    <w:rsid w:val="00494F77"/>
    <w:rsid w:val="00496874"/>
    <w:rsid w:val="004968FF"/>
    <w:rsid w:val="00497721"/>
    <w:rsid w:val="004A0229"/>
    <w:rsid w:val="004A0630"/>
    <w:rsid w:val="004A0D1C"/>
    <w:rsid w:val="004A0E74"/>
    <w:rsid w:val="004A35D2"/>
    <w:rsid w:val="004B2F00"/>
    <w:rsid w:val="004B363E"/>
    <w:rsid w:val="004B3A7F"/>
    <w:rsid w:val="004B3B2B"/>
    <w:rsid w:val="004B6E31"/>
    <w:rsid w:val="004C1D66"/>
    <w:rsid w:val="004C31D7"/>
    <w:rsid w:val="004C33FA"/>
    <w:rsid w:val="004C36D4"/>
    <w:rsid w:val="004C39CF"/>
    <w:rsid w:val="004C4AD2"/>
    <w:rsid w:val="004C50B8"/>
    <w:rsid w:val="004C5D46"/>
    <w:rsid w:val="004D02D4"/>
    <w:rsid w:val="004D1F21"/>
    <w:rsid w:val="004D59D8"/>
    <w:rsid w:val="004D5DA1"/>
    <w:rsid w:val="004E150F"/>
    <w:rsid w:val="004E23A1"/>
    <w:rsid w:val="004E3489"/>
    <w:rsid w:val="004E3AFA"/>
    <w:rsid w:val="004E7203"/>
    <w:rsid w:val="004F0817"/>
    <w:rsid w:val="004F17B8"/>
    <w:rsid w:val="00502A0A"/>
    <w:rsid w:val="0050480D"/>
    <w:rsid w:val="005058D6"/>
    <w:rsid w:val="00505BF9"/>
    <w:rsid w:val="0050649D"/>
    <w:rsid w:val="00507C50"/>
    <w:rsid w:val="00510A71"/>
    <w:rsid w:val="005123E5"/>
    <w:rsid w:val="00517C3A"/>
    <w:rsid w:val="00522E5E"/>
    <w:rsid w:val="005248E1"/>
    <w:rsid w:val="00527BF4"/>
    <w:rsid w:val="00530D28"/>
    <w:rsid w:val="0053431B"/>
    <w:rsid w:val="005346A1"/>
    <w:rsid w:val="00534F6C"/>
    <w:rsid w:val="0053591C"/>
    <w:rsid w:val="00535AB9"/>
    <w:rsid w:val="0053646D"/>
    <w:rsid w:val="00540AAD"/>
    <w:rsid w:val="005439AF"/>
    <w:rsid w:val="00546458"/>
    <w:rsid w:val="0055087C"/>
    <w:rsid w:val="00553413"/>
    <w:rsid w:val="00574817"/>
    <w:rsid w:val="00575C4A"/>
    <w:rsid w:val="0058219C"/>
    <w:rsid w:val="00584598"/>
    <w:rsid w:val="0058707F"/>
    <w:rsid w:val="00592F96"/>
    <w:rsid w:val="005931FE"/>
    <w:rsid w:val="00595AC0"/>
    <w:rsid w:val="005B0072"/>
    <w:rsid w:val="005B0732"/>
    <w:rsid w:val="005B38A0"/>
    <w:rsid w:val="005B491C"/>
    <w:rsid w:val="005B4DBF"/>
    <w:rsid w:val="005B5DE2"/>
    <w:rsid w:val="005B674C"/>
    <w:rsid w:val="005B7383"/>
    <w:rsid w:val="005C5300"/>
    <w:rsid w:val="005C7561"/>
    <w:rsid w:val="005D1E57"/>
    <w:rsid w:val="005D2F57"/>
    <w:rsid w:val="005D34F6"/>
    <w:rsid w:val="005D7075"/>
    <w:rsid w:val="005E1884"/>
    <w:rsid w:val="005E1E7A"/>
    <w:rsid w:val="005F1CB8"/>
    <w:rsid w:val="005F373A"/>
    <w:rsid w:val="005F5332"/>
    <w:rsid w:val="005F5C07"/>
    <w:rsid w:val="005F6B0E"/>
    <w:rsid w:val="005F760E"/>
    <w:rsid w:val="005F7B1D"/>
    <w:rsid w:val="00601159"/>
    <w:rsid w:val="0060222A"/>
    <w:rsid w:val="00610168"/>
    <w:rsid w:val="00610C21"/>
    <w:rsid w:val="006114F8"/>
    <w:rsid w:val="00611907"/>
    <w:rsid w:val="00613116"/>
    <w:rsid w:val="006202A6"/>
    <w:rsid w:val="00621C4E"/>
    <w:rsid w:val="00623371"/>
    <w:rsid w:val="006305D7"/>
    <w:rsid w:val="00633A01"/>
    <w:rsid w:val="006341F7"/>
    <w:rsid w:val="00635014"/>
    <w:rsid w:val="006369CE"/>
    <w:rsid w:val="006411CA"/>
    <w:rsid w:val="006619C8"/>
    <w:rsid w:val="00663BA9"/>
    <w:rsid w:val="00665A2D"/>
    <w:rsid w:val="00671710"/>
    <w:rsid w:val="00673414"/>
    <w:rsid w:val="00674735"/>
    <w:rsid w:val="00676079"/>
    <w:rsid w:val="00676ECD"/>
    <w:rsid w:val="00677D0A"/>
    <w:rsid w:val="006817BB"/>
    <w:rsid w:val="0068185F"/>
    <w:rsid w:val="006843C7"/>
    <w:rsid w:val="00686EF1"/>
    <w:rsid w:val="006A01CF"/>
    <w:rsid w:val="006A7725"/>
    <w:rsid w:val="006B074C"/>
    <w:rsid w:val="006B5D8C"/>
    <w:rsid w:val="006B72D4"/>
    <w:rsid w:val="006C11CC"/>
    <w:rsid w:val="006C1221"/>
    <w:rsid w:val="006C1AEB"/>
    <w:rsid w:val="006C42A9"/>
    <w:rsid w:val="006C57FE"/>
    <w:rsid w:val="006E0A87"/>
    <w:rsid w:val="006E2A12"/>
    <w:rsid w:val="006E4B63"/>
    <w:rsid w:val="006F06E4"/>
    <w:rsid w:val="006F3890"/>
    <w:rsid w:val="006F7B41"/>
    <w:rsid w:val="007007BC"/>
    <w:rsid w:val="00702B5D"/>
    <w:rsid w:val="00703ED2"/>
    <w:rsid w:val="00707B8D"/>
    <w:rsid w:val="00712E6F"/>
    <w:rsid w:val="00713636"/>
    <w:rsid w:val="0071386B"/>
    <w:rsid w:val="00714B8C"/>
    <w:rsid w:val="0071675D"/>
    <w:rsid w:val="007255A9"/>
    <w:rsid w:val="00734D8F"/>
    <w:rsid w:val="00735AA6"/>
    <w:rsid w:val="00735CF5"/>
    <w:rsid w:val="0074063A"/>
    <w:rsid w:val="00743BA1"/>
    <w:rsid w:val="00745F12"/>
    <w:rsid w:val="00745F1E"/>
    <w:rsid w:val="00746F7C"/>
    <w:rsid w:val="007515FE"/>
    <w:rsid w:val="007538CE"/>
    <w:rsid w:val="007601D0"/>
    <w:rsid w:val="00760D72"/>
    <w:rsid w:val="0076109D"/>
    <w:rsid w:val="00764E2D"/>
    <w:rsid w:val="007655E2"/>
    <w:rsid w:val="00766412"/>
    <w:rsid w:val="00767107"/>
    <w:rsid w:val="0076759F"/>
    <w:rsid w:val="00773BFD"/>
    <w:rsid w:val="007743B3"/>
    <w:rsid w:val="00774490"/>
    <w:rsid w:val="007768F1"/>
    <w:rsid w:val="007819FF"/>
    <w:rsid w:val="00784BC6"/>
    <w:rsid w:val="0078523D"/>
    <w:rsid w:val="00791BB5"/>
    <w:rsid w:val="007931DF"/>
    <w:rsid w:val="007965A2"/>
    <w:rsid w:val="007A0172"/>
    <w:rsid w:val="007A2511"/>
    <w:rsid w:val="007A260E"/>
    <w:rsid w:val="007A4D4C"/>
    <w:rsid w:val="007A5CB9"/>
    <w:rsid w:val="007A6298"/>
    <w:rsid w:val="007B44B8"/>
    <w:rsid w:val="007B6D43"/>
    <w:rsid w:val="007B7C6E"/>
    <w:rsid w:val="007C135F"/>
    <w:rsid w:val="007D2FBD"/>
    <w:rsid w:val="007D3EC1"/>
    <w:rsid w:val="007D44D7"/>
    <w:rsid w:val="007D567F"/>
    <w:rsid w:val="007D621A"/>
    <w:rsid w:val="007E2887"/>
    <w:rsid w:val="007E32E8"/>
    <w:rsid w:val="007E3D73"/>
    <w:rsid w:val="007E5278"/>
    <w:rsid w:val="007E6458"/>
    <w:rsid w:val="007E749C"/>
    <w:rsid w:val="007E774D"/>
    <w:rsid w:val="007F1B5C"/>
    <w:rsid w:val="007F4695"/>
    <w:rsid w:val="007F7490"/>
    <w:rsid w:val="00801257"/>
    <w:rsid w:val="00803B0A"/>
    <w:rsid w:val="00804DED"/>
    <w:rsid w:val="00805B96"/>
    <w:rsid w:val="008115A5"/>
    <w:rsid w:val="00811D46"/>
    <w:rsid w:val="00812B36"/>
    <w:rsid w:val="00813E87"/>
    <w:rsid w:val="00814094"/>
    <w:rsid w:val="0081415D"/>
    <w:rsid w:val="00820229"/>
    <w:rsid w:val="00822448"/>
    <w:rsid w:val="00822A2F"/>
    <w:rsid w:val="00822ABE"/>
    <w:rsid w:val="00824D3D"/>
    <w:rsid w:val="00827F51"/>
    <w:rsid w:val="0083104E"/>
    <w:rsid w:val="008343BE"/>
    <w:rsid w:val="008344A5"/>
    <w:rsid w:val="008354CA"/>
    <w:rsid w:val="00840CF5"/>
    <w:rsid w:val="00840FB4"/>
    <w:rsid w:val="008410B2"/>
    <w:rsid w:val="008500A0"/>
    <w:rsid w:val="00852A7A"/>
    <w:rsid w:val="0085351C"/>
    <w:rsid w:val="008545C0"/>
    <w:rsid w:val="008549CA"/>
    <w:rsid w:val="008556C3"/>
    <w:rsid w:val="0085687C"/>
    <w:rsid w:val="008706C5"/>
    <w:rsid w:val="00873707"/>
    <w:rsid w:val="008763E1"/>
    <w:rsid w:val="00877305"/>
    <w:rsid w:val="00877EC8"/>
    <w:rsid w:val="00880F36"/>
    <w:rsid w:val="00881BC5"/>
    <w:rsid w:val="00885530"/>
    <w:rsid w:val="0088766F"/>
    <w:rsid w:val="008910D1"/>
    <w:rsid w:val="0089296C"/>
    <w:rsid w:val="008944C9"/>
    <w:rsid w:val="00896ABD"/>
    <w:rsid w:val="008A35B7"/>
    <w:rsid w:val="008A36D8"/>
    <w:rsid w:val="008A496B"/>
    <w:rsid w:val="008A704A"/>
    <w:rsid w:val="008A7A9C"/>
    <w:rsid w:val="008B5218"/>
    <w:rsid w:val="008B7102"/>
    <w:rsid w:val="008C3B7D"/>
    <w:rsid w:val="008D0F90"/>
    <w:rsid w:val="008D3715"/>
    <w:rsid w:val="008D4742"/>
    <w:rsid w:val="008D4D3C"/>
    <w:rsid w:val="008D5465"/>
    <w:rsid w:val="008D7EB7"/>
    <w:rsid w:val="008E06F3"/>
    <w:rsid w:val="008E2F70"/>
    <w:rsid w:val="008E3684"/>
    <w:rsid w:val="008E57F5"/>
    <w:rsid w:val="008E6A07"/>
    <w:rsid w:val="008E7606"/>
    <w:rsid w:val="008E7B7D"/>
    <w:rsid w:val="008F1DAA"/>
    <w:rsid w:val="008F3EBD"/>
    <w:rsid w:val="008F60B2"/>
    <w:rsid w:val="008F6F52"/>
    <w:rsid w:val="008F7C41"/>
    <w:rsid w:val="009031E2"/>
    <w:rsid w:val="0091276C"/>
    <w:rsid w:val="009165AC"/>
    <w:rsid w:val="0092053F"/>
    <w:rsid w:val="00921222"/>
    <w:rsid w:val="0092340A"/>
    <w:rsid w:val="00923C6B"/>
    <w:rsid w:val="009243D1"/>
    <w:rsid w:val="00930CDF"/>
    <w:rsid w:val="009313D9"/>
    <w:rsid w:val="00935AD8"/>
    <w:rsid w:val="00935B7F"/>
    <w:rsid w:val="00941293"/>
    <w:rsid w:val="00946646"/>
    <w:rsid w:val="00950C17"/>
    <w:rsid w:val="00954740"/>
    <w:rsid w:val="00963ABC"/>
    <w:rsid w:val="00965D21"/>
    <w:rsid w:val="00967531"/>
    <w:rsid w:val="00967764"/>
    <w:rsid w:val="00970B0E"/>
    <w:rsid w:val="00970E02"/>
    <w:rsid w:val="0097304B"/>
    <w:rsid w:val="009757A5"/>
    <w:rsid w:val="00976D03"/>
    <w:rsid w:val="00977B30"/>
    <w:rsid w:val="009807DC"/>
    <w:rsid w:val="00982F41"/>
    <w:rsid w:val="00985090"/>
    <w:rsid w:val="0098542B"/>
    <w:rsid w:val="00985E36"/>
    <w:rsid w:val="00987710"/>
    <w:rsid w:val="009904AB"/>
    <w:rsid w:val="00995688"/>
    <w:rsid w:val="009958A6"/>
    <w:rsid w:val="00996456"/>
    <w:rsid w:val="009A00C7"/>
    <w:rsid w:val="009A04F5"/>
    <w:rsid w:val="009A15EF"/>
    <w:rsid w:val="009A38A5"/>
    <w:rsid w:val="009A3C69"/>
    <w:rsid w:val="009B118B"/>
    <w:rsid w:val="009B1737"/>
    <w:rsid w:val="009B3C8F"/>
    <w:rsid w:val="009B3D4B"/>
    <w:rsid w:val="009B5B99"/>
    <w:rsid w:val="009B6EFC"/>
    <w:rsid w:val="009C2DF8"/>
    <w:rsid w:val="009C68B7"/>
    <w:rsid w:val="009D0834"/>
    <w:rsid w:val="009D0A1E"/>
    <w:rsid w:val="009D52BC"/>
    <w:rsid w:val="009D7D0A"/>
    <w:rsid w:val="009E1737"/>
    <w:rsid w:val="009F01B1"/>
    <w:rsid w:val="009F0DBB"/>
    <w:rsid w:val="009F3887"/>
    <w:rsid w:val="009F472E"/>
    <w:rsid w:val="009F732B"/>
    <w:rsid w:val="00A01C8B"/>
    <w:rsid w:val="00A01FE0"/>
    <w:rsid w:val="00A0750F"/>
    <w:rsid w:val="00A10656"/>
    <w:rsid w:val="00A12FA6"/>
    <w:rsid w:val="00A1339B"/>
    <w:rsid w:val="00A14ABA"/>
    <w:rsid w:val="00A150BE"/>
    <w:rsid w:val="00A17743"/>
    <w:rsid w:val="00A20A38"/>
    <w:rsid w:val="00A237E1"/>
    <w:rsid w:val="00A24CB6"/>
    <w:rsid w:val="00A26CD2"/>
    <w:rsid w:val="00A27667"/>
    <w:rsid w:val="00A3315D"/>
    <w:rsid w:val="00A34A67"/>
    <w:rsid w:val="00A37462"/>
    <w:rsid w:val="00A459E1"/>
    <w:rsid w:val="00A51FAB"/>
    <w:rsid w:val="00A52296"/>
    <w:rsid w:val="00A55661"/>
    <w:rsid w:val="00A55B61"/>
    <w:rsid w:val="00A577ED"/>
    <w:rsid w:val="00A61B70"/>
    <w:rsid w:val="00A61FA8"/>
    <w:rsid w:val="00A637F4"/>
    <w:rsid w:val="00A65485"/>
    <w:rsid w:val="00A65DFA"/>
    <w:rsid w:val="00A66E05"/>
    <w:rsid w:val="00A701E8"/>
    <w:rsid w:val="00A70753"/>
    <w:rsid w:val="00A712D2"/>
    <w:rsid w:val="00A740CB"/>
    <w:rsid w:val="00A82C8A"/>
    <w:rsid w:val="00A84539"/>
    <w:rsid w:val="00A852FF"/>
    <w:rsid w:val="00A87337"/>
    <w:rsid w:val="00A90C97"/>
    <w:rsid w:val="00A95407"/>
    <w:rsid w:val="00A95E7D"/>
    <w:rsid w:val="00A960C8"/>
    <w:rsid w:val="00AA1B4F"/>
    <w:rsid w:val="00AA54F3"/>
    <w:rsid w:val="00AA6B43"/>
    <w:rsid w:val="00AB1ECA"/>
    <w:rsid w:val="00AB27B2"/>
    <w:rsid w:val="00AB367A"/>
    <w:rsid w:val="00AC01D1"/>
    <w:rsid w:val="00AC2434"/>
    <w:rsid w:val="00AC6527"/>
    <w:rsid w:val="00AD6A05"/>
    <w:rsid w:val="00AE272B"/>
    <w:rsid w:val="00AE3E3A"/>
    <w:rsid w:val="00AE6C6C"/>
    <w:rsid w:val="00AE77B4"/>
    <w:rsid w:val="00AE7C1A"/>
    <w:rsid w:val="00AF0D9C"/>
    <w:rsid w:val="00AF13AB"/>
    <w:rsid w:val="00AF1D36"/>
    <w:rsid w:val="00AF4DE7"/>
    <w:rsid w:val="00AF5F75"/>
    <w:rsid w:val="00AF6001"/>
    <w:rsid w:val="00B01A16"/>
    <w:rsid w:val="00B02A74"/>
    <w:rsid w:val="00B07F45"/>
    <w:rsid w:val="00B1021A"/>
    <w:rsid w:val="00B10A97"/>
    <w:rsid w:val="00B11B64"/>
    <w:rsid w:val="00B139FC"/>
    <w:rsid w:val="00B1458E"/>
    <w:rsid w:val="00B15A1F"/>
    <w:rsid w:val="00B15FE9"/>
    <w:rsid w:val="00B1789B"/>
    <w:rsid w:val="00B17CF4"/>
    <w:rsid w:val="00B2148A"/>
    <w:rsid w:val="00B220C2"/>
    <w:rsid w:val="00B25B32"/>
    <w:rsid w:val="00B25F4A"/>
    <w:rsid w:val="00B260D2"/>
    <w:rsid w:val="00B30EEB"/>
    <w:rsid w:val="00B350E3"/>
    <w:rsid w:val="00B36C42"/>
    <w:rsid w:val="00B37E77"/>
    <w:rsid w:val="00B408EA"/>
    <w:rsid w:val="00B42EA7"/>
    <w:rsid w:val="00B5337C"/>
    <w:rsid w:val="00B53FDE"/>
    <w:rsid w:val="00B5516B"/>
    <w:rsid w:val="00B56397"/>
    <w:rsid w:val="00B5643B"/>
    <w:rsid w:val="00B6027B"/>
    <w:rsid w:val="00B644A2"/>
    <w:rsid w:val="00B67AFF"/>
    <w:rsid w:val="00B70B59"/>
    <w:rsid w:val="00B71BE5"/>
    <w:rsid w:val="00B72A9F"/>
    <w:rsid w:val="00B73657"/>
    <w:rsid w:val="00B80329"/>
    <w:rsid w:val="00B81428"/>
    <w:rsid w:val="00B82DA8"/>
    <w:rsid w:val="00B868E6"/>
    <w:rsid w:val="00B9070D"/>
    <w:rsid w:val="00B93E7E"/>
    <w:rsid w:val="00B971AE"/>
    <w:rsid w:val="00BA1735"/>
    <w:rsid w:val="00BA19FA"/>
    <w:rsid w:val="00BA1D0D"/>
    <w:rsid w:val="00BA4288"/>
    <w:rsid w:val="00BA4F7A"/>
    <w:rsid w:val="00BA5E43"/>
    <w:rsid w:val="00BA6CDD"/>
    <w:rsid w:val="00BB48E5"/>
    <w:rsid w:val="00BB4EF7"/>
    <w:rsid w:val="00BB5607"/>
    <w:rsid w:val="00BB5A0C"/>
    <w:rsid w:val="00BB5ACA"/>
    <w:rsid w:val="00BC3823"/>
    <w:rsid w:val="00BC5841"/>
    <w:rsid w:val="00BD1653"/>
    <w:rsid w:val="00BD3F41"/>
    <w:rsid w:val="00BD47A1"/>
    <w:rsid w:val="00BD5522"/>
    <w:rsid w:val="00BD60B4"/>
    <w:rsid w:val="00BE40C0"/>
    <w:rsid w:val="00BE5F4A"/>
    <w:rsid w:val="00BF09B0"/>
    <w:rsid w:val="00BF1544"/>
    <w:rsid w:val="00BF1B53"/>
    <w:rsid w:val="00C035BD"/>
    <w:rsid w:val="00C06F06"/>
    <w:rsid w:val="00C17ACA"/>
    <w:rsid w:val="00C20FAD"/>
    <w:rsid w:val="00C2375F"/>
    <w:rsid w:val="00C247CB"/>
    <w:rsid w:val="00C3355F"/>
    <w:rsid w:val="00C33F81"/>
    <w:rsid w:val="00C3569A"/>
    <w:rsid w:val="00C40927"/>
    <w:rsid w:val="00C411B9"/>
    <w:rsid w:val="00C43F48"/>
    <w:rsid w:val="00C448FF"/>
    <w:rsid w:val="00C44BC8"/>
    <w:rsid w:val="00C45E57"/>
    <w:rsid w:val="00C4773F"/>
    <w:rsid w:val="00C52F29"/>
    <w:rsid w:val="00C56811"/>
    <w:rsid w:val="00C56CE6"/>
    <w:rsid w:val="00C5745F"/>
    <w:rsid w:val="00C61A98"/>
    <w:rsid w:val="00C63201"/>
    <w:rsid w:val="00C633CD"/>
    <w:rsid w:val="00C63F71"/>
    <w:rsid w:val="00C64E62"/>
    <w:rsid w:val="00C651D5"/>
    <w:rsid w:val="00C65CCC"/>
    <w:rsid w:val="00C676A9"/>
    <w:rsid w:val="00C703B6"/>
    <w:rsid w:val="00C7618F"/>
    <w:rsid w:val="00C765A9"/>
    <w:rsid w:val="00C8162D"/>
    <w:rsid w:val="00C83A0B"/>
    <w:rsid w:val="00C8401A"/>
    <w:rsid w:val="00C842D0"/>
    <w:rsid w:val="00C84ED1"/>
    <w:rsid w:val="00C86034"/>
    <w:rsid w:val="00C86A09"/>
    <w:rsid w:val="00C87401"/>
    <w:rsid w:val="00C9038F"/>
    <w:rsid w:val="00C92AAB"/>
    <w:rsid w:val="00C94F50"/>
    <w:rsid w:val="00C97CE5"/>
    <w:rsid w:val="00CA2435"/>
    <w:rsid w:val="00CA24E6"/>
    <w:rsid w:val="00CD0B83"/>
    <w:rsid w:val="00CD0E2F"/>
    <w:rsid w:val="00CD2F20"/>
    <w:rsid w:val="00CD2F41"/>
    <w:rsid w:val="00CD3297"/>
    <w:rsid w:val="00CD45E5"/>
    <w:rsid w:val="00CD679E"/>
    <w:rsid w:val="00CD6B20"/>
    <w:rsid w:val="00CE1339"/>
    <w:rsid w:val="00CE5458"/>
    <w:rsid w:val="00CE5FD3"/>
    <w:rsid w:val="00CE61CC"/>
    <w:rsid w:val="00CE648E"/>
    <w:rsid w:val="00CE6E42"/>
    <w:rsid w:val="00CE7493"/>
    <w:rsid w:val="00CF20B7"/>
    <w:rsid w:val="00CF4317"/>
    <w:rsid w:val="00CF6692"/>
    <w:rsid w:val="00CF7441"/>
    <w:rsid w:val="00D00D16"/>
    <w:rsid w:val="00D01262"/>
    <w:rsid w:val="00D03C6C"/>
    <w:rsid w:val="00D048DC"/>
    <w:rsid w:val="00D06288"/>
    <w:rsid w:val="00D068C7"/>
    <w:rsid w:val="00D128A4"/>
    <w:rsid w:val="00D13DCC"/>
    <w:rsid w:val="00D17B3D"/>
    <w:rsid w:val="00D20954"/>
    <w:rsid w:val="00D21C39"/>
    <w:rsid w:val="00D21FC6"/>
    <w:rsid w:val="00D2243A"/>
    <w:rsid w:val="00D24E5E"/>
    <w:rsid w:val="00D33393"/>
    <w:rsid w:val="00D33D36"/>
    <w:rsid w:val="00D34D94"/>
    <w:rsid w:val="00D3533C"/>
    <w:rsid w:val="00D3768D"/>
    <w:rsid w:val="00D409E2"/>
    <w:rsid w:val="00D427D7"/>
    <w:rsid w:val="00D437FD"/>
    <w:rsid w:val="00D43D6B"/>
    <w:rsid w:val="00D44E62"/>
    <w:rsid w:val="00D50EEB"/>
    <w:rsid w:val="00D51570"/>
    <w:rsid w:val="00D553E2"/>
    <w:rsid w:val="00D556AD"/>
    <w:rsid w:val="00D57D73"/>
    <w:rsid w:val="00D60381"/>
    <w:rsid w:val="00D616DE"/>
    <w:rsid w:val="00D62201"/>
    <w:rsid w:val="00D64F1F"/>
    <w:rsid w:val="00D651D1"/>
    <w:rsid w:val="00D6715B"/>
    <w:rsid w:val="00D714A9"/>
    <w:rsid w:val="00D717BB"/>
    <w:rsid w:val="00D7226B"/>
    <w:rsid w:val="00D72707"/>
    <w:rsid w:val="00D72D3D"/>
    <w:rsid w:val="00D75A9C"/>
    <w:rsid w:val="00D90871"/>
    <w:rsid w:val="00D9155F"/>
    <w:rsid w:val="00D923C2"/>
    <w:rsid w:val="00D9403F"/>
    <w:rsid w:val="00D953B5"/>
    <w:rsid w:val="00D958AB"/>
    <w:rsid w:val="00D959B4"/>
    <w:rsid w:val="00DA02C6"/>
    <w:rsid w:val="00DA09E5"/>
    <w:rsid w:val="00DA44DE"/>
    <w:rsid w:val="00DA4950"/>
    <w:rsid w:val="00DB3E8C"/>
    <w:rsid w:val="00DB620A"/>
    <w:rsid w:val="00DC1160"/>
    <w:rsid w:val="00DC2EA7"/>
    <w:rsid w:val="00DC3832"/>
    <w:rsid w:val="00DC7A51"/>
    <w:rsid w:val="00DD2F1D"/>
    <w:rsid w:val="00DE5B5F"/>
    <w:rsid w:val="00DF191B"/>
    <w:rsid w:val="00DF55EC"/>
    <w:rsid w:val="00E00696"/>
    <w:rsid w:val="00E060C2"/>
    <w:rsid w:val="00E06324"/>
    <w:rsid w:val="00E12FB0"/>
    <w:rsid w:val="00E1401B"/>
    <w:rsid w:val="00E14814"/>
    <w:rsid w:val="00E1591B"/>
    <w:rsid w:val="00E16A50"/>
    <w:rsid w:val="00E21E94"/>
    <w:rsid w:val="00E249D5"/>
    <w:rsid w:val="00E33C68"/>
    <w:rsid w:val="00E34EEB"/>
    <w:rsid w:val="00E4089B"/>
    <w:rsid w:val="00E44EB9"/>
    <w:rsid w:val="00E457B6"/>
    <w:rsid w:val="00E46358"/>
    <w:rsid w:val="00E471DC"/>
    <w:rsid w:val="00E50EB4"/>
    <w:rsid w:val="00E51828"/>
    <w:rsid w:val="00E532FC"/>
    <w:rsid w:val="00E543B5"/>
    <w:rsid w:val="00E55BB0"/>
    <w:rsid w:val="00E609E5"/>
    <w:rsid w:val="00E60F27"/>
    <w:rsid w:val="00E6385C"/>
    <w:rsid w:val="00E63AA4"/>
    <w:rsid w:val="00E64D93"/>
    <w:rsid w:val="00E65EDB"/>
    <w:rsid w:val="00E66927"/>
    <w:rsid w:val="00E677B8"/>
    <w:rsid w:val="00E67FA1"/>
    <w:rsid w:val="00E70B48"/>
    <w:rsid w:val="00E73D53"/>
    <w:rsid w:val="00E75111"/>
    <w:rsid w:val="00E77296"/>
    <w:rsid w:val="00E91E56"/>
    <w:rsid w:val="00E93763"/>
    <w:rsid w:val="00E93F2D"/>
    <w:rsid w:val="00EA427A"/>
    <w:rsid w:val="00EA723B"/>
    <w:rsid w:val="00EA7F70"/>
    <w:rsid w:val="00EB6350"/>
    <w:rsid w:val="00EB669D"/>
    <w:rsid w:val="00EC2F62"/>
    <w:rsid w:val="00EC3466"/>
    <w:rsid w:val="00EC53EF"/>
    <w:rsid w:val="00EC62EB"/>
    <w:rsid w:val="00EC6E9F"/>
    <w:rsid w:val="00ED1E13"/>
    <w:rsid w:val="00ED44F0"/>
    <w:rsid w:val="00ED4B33"/>
    <w:rsid w:val="00ED5EC7"/>
    <w:rsid w:val="00ED7DD6"/>
    <w:rsid w:val="00EE15A1"/>
    <w:rsid w:val="00EE2A7C"/>
    <w:rsid w:val="00EE2C42"/>
    <w:rsid w:val="00EE341B"/>
    <w:rsid w:val="00EE346C"/>
    <w:rsid w:val="00EE4453"/>
    <w:rsid w:val="00EE5FCE"/>
    <w:rsid w:val="00EE670C"/>
    <w:rsid w:val="00EE67A3"/>
    <w:rsid w:val="00EE6BBD"/>
    <w:rsid w:val="00EE6E1E"/>
    <w:rsid w:val="00EE705F"/>
    <w:rsid w:val="00EF2260"/>
    <w:rsid w:val="00EF4851"/>
    <w:rsid w:val="00EF54FD"/>
    <w:rsid w:val="00F13112"/>
    <w:rsid w:val="00F16FE6"/>
    <w:rsid w:val="00F209D9"/>
    <w:rsid w:val="00F238BD"/>
    <w:rsid w:val="00F24992"/>
    <w:rsid w:val="00F27526"/>
    <w:rsid w:val="00F30E37"/>
    <w:rsid w:val="00F32F2F"/>
    <w:rsid w:val="00F33F3F"/>
    <w:rsid w:val="00F34A3E"/>
    <w:rsid w:val="00F35BDD"/>
    <w:rsid w:val="00F403FD"/>
    <w:rsid w:val="00F41E72"/>
    <w:rsid w:val="00F430A5"/>
    <w:rsid w:val="00F4437E"/>
    <w:rsid w:val="00F466D3"/>
    <w:rsid w:val="00F50300"/>
    <w:rsid w:val="00F56E39"/>
    <w:rsid w:val="00F60BB2"/>
    <w:rsid w:val="00F62124"/>
    <w:rsid w:val="00F623E9"/>
    <w:rsid w:val="00F63951"/>
    <w:rsid w:val="00F63C86"/>
    <w:rsid w:val="00F67C22"/>
    <w:rsid w:val="00F72401"/>
    <w:rsid w:val="00F766BE"/>
    <w:rsid w:val="00F77EB9"/>
    <w:rsid w:val="00F80635"/>
    <w:rsid w:val="00F815D1"/>
    <w:rsid w:val="00F81626"/>
    <w:rsid w:val="00F81E7E"/>
    <w:rsid w:val="00F81F0F"/>
    <w:rsid w:val="00F825F4"/>
    <w:rsid w:val="00F8602C"/>
    <w:rsid w:val="00F92AA1"/>
    <w:rsid w:val="00F92EC7"/>
    <w:rsid w:val="00F932DE"/>
    <w:rsid w:val="00F963DD"/>
    <w:rsid w:val="00FA2045"/>
    <w:rsid w:val="00FA682B"/>
    <w:rsid w:val="00FB1AA9"/>
    <w:rsid w:val="00FB468E"/>
    <w:rsid w:val="00FB4AFF"/>
    <w:rsid w:val="00FB4B5A"/>
    <w:rsid w:val="00FB5DAA"/>
    <w:rsid w:val="00FC0261"/>
    <w:rsid w:val="00FC04B9"/>
    <w:rsid w:val="00FC161A"/>
    <w:rsid w:val="00FC23D5"/>
    <w:rsid w:val="00FC405F"/>
    <w:rsid w:val="00FC4C1A"/>
    <w:rsid w:val="00FC63E8"/>
    <w:rsid w:val="00FC6468"/>
    <w:rsid w:val="00FC6D49"/>
    <w:rsid w:val="00FD330F"/>
    <w:rsid w:val="00FD4922"/>
    <w:rsid w:val="00FD6461"/>
    <w:rsid w:val="00FE0281"/>
    <w:rsid w:val="00FE7083"/>
    <w:rsid w:val="00FF019F"/>
    <w:rsid w:val="00FF2F5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7F1DF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customStyle="1" w:styleId="EndNoteBibliographyTitle">
    <w:name w:val="EndNote Bibliography Title"/>
    <w:basedOn w:val="Normal"/>
    <w:link w:val="EndNoteBibliographyTitle0"/>
    <w:rsid w:val="00C703B6"/>
    <w:pPr>
      <w:jc w:val="center"/>
    </w:pPr>
    <w:rPr>
      <w:noProof/>
    </w:rPr>
  </w:style>
  <w:style w:type="character" w:customStyle="1" w:styleId="EndNoteBibliographyTitle0">
    <w:name w:val="EndNote Bibliography Title (文字)"/>
    <w:basedOn w:val="DefaultParagraphFont"/>
    <w:link w:val="EndNoteBibliographyTitle"/>
    <w:rsid w:val="00C703B6"/>
    <w:rPr>
      <w:noProof/>
    </w:rPr>
  </w:style>
  <w:style w:type="paragraph" w:customStyle="1" w:styleId="EndNoteBibliography">
    <w:name w:val="EndNote Bibliography"/>
    <w:basedOn w:val="Normal"/>
    <w:link w:val="EndNoteBibliography0"/>
    <w:rsid w:val="00C703B6"/>
    <w:rPr>
      <w:noProof/>
    </w:rPr>
  </w:style>
  <w:style w:type="character" w:customStyle="1" w:styleId="EndNoteBibliography0">
    <w:name w:val="EndNote Bibliography (文字)"/>
    <w:basedOn w:val="DefaultParagraphFont"/>
    <w:link w:val="EndNoteBibliography"/>
    <w:rsid w:val="00C703B6"/>
    <w:rPr>
      <w:noProof/>
    </w:rPr>
  </w:style>
  <w:style w:type="paragraph" w:styleId="ListBullet">
    <w:name w:val="List Bullet"/>
    <w:basedOn w:val="Normal"/>
    <w:uiPriority w:val="99"/>
    <w:unhideWhenUsed/>
    <w:rsid w:val="001764DC"/>
    <w:pPr>
      <w:numPr>
        <w:numId w:val="12"/>
      </w:numPr>
      <w:contextualSpacing/>
    </w:pPr>
  </w:style>
  <w:style w:type="character" w:styleId="LineNumber">
    <w:name w:val="line number"/>
    <w:basedOn w:val="DefaultParagraphFont"/>
    <w:uiPriority w:val="99"/>
    <w:semiHidden/>
    <w:unhideWhenUsed/>
    <w:rsid w:val="008A36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92752">
      <w:bodyDiv w:val="1"/>
      <w:marLeft w:val="0"/>
      <w:marRight w:val="0"/>
      <w:marTop w:val="0"/>
      <w:marBottom w:val="0"/>
      <w:divBdr>
        <w:top w:val="none" w:sz="0" w:space="0" w:color="auto"/>
        <w:left w:val="none" w:sz="0" w:space="0" w:color="auto"/>
        <w:bottom w:val="none" w:sz="0" w:space="0" w:color="auto"/>
        <w:right w:val="none" w:sz="0" w:space="0" w:color="auto"/>
      </w:divBdr>
    </w:div>
    <w:div w:id="5853814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4551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0F66A9-682F-4471-BF41-4DD657FBDD7B}">
  <ds:schemaRefs>
    <ds:schemaRef ds:uri="http://schemas.openxmlformats.org/officeDocument/2006/bibliography"/>
  </ds:schemaRefs>
</ds:datastoreItem>
</file>

<file path=customXml/itemProps2.xml><?xml version="1.0" encoding="utf-8"?>
<ds:datastoreItem xmlns:ds="http://schemas.openxmlformats.org/officeDocument/2006/customXml" ds:itemID="{BF7E5607-F796-4739-BDD3-29F026E56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604</Words>
  <Characters>43348</Characters>
  <Application>Microsoft Office Word</Application>
  <DocSecurity>0</DocSecurity>
  <Lines>361</Lines>
  <Paragraphs>10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085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6-04-03T02:48:00Z</cp:lastPrinted>
  <dcterms:created xsi:type="dcterms:W3CDTF">2016-07-21T21:57:00Z</dcterms:created>
  <dcterms:modified xsi:type="dcterms:W3CDTF">2016-07-21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